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A22FEC7" w14:textId="77777777" w:rsidR="0046028B" w:rsidRPr="00465666" w:rsidRDefault="0046028B" w:rsidP="00590C88">
      <w:pPr>
        <w:jc w:val="center"/>
        <w:rPr>
          <w:b/>
          <w:bCs/>
          <w:sz w:val="28"/>
          <w:szCs w:val="28"/>
        </w:rPr>
      </w:pPr>
      <w:r w:rsidRPr="00465666">
        <w:rPr>
          <w:b/>
          <w:bCs/>
          <w:sz w:val="28"/>
          <w:szCs w:val="28"/>
        </w:rPr>
        <w:t>Cord blood co-methylation network mediates the association between prenatal diet and cognition at age 2 years: A birth cohort study</w:t>
      </w:r>
    </w:p>
    <w:p w14:paraId="2B95143A" w14:textId="77777777" w:rsidR="0046028B" w:rsidRDefault="0046028B" w:rsidP="0046028B">
      <w:pPr>
        <w:spacing w:line="480" w:lineRule="auto"/>
      </w:pPr>
    </w:p>
    <w:p w14:paraId="49981761" w14:textId="75DB70B6" w:rsidR="00EE57E6" w:rsidRDefault="0046028B" w:rsidP="00590C88">
      <w:pPr>
        <w:jc w:val="center"/>
      </w:pPr>
      <w:r w:rsidRPr="00EE57E6">
        <w:t>Supplementary material</w:t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kern w:val="2"/>
          <w:sz w:val="22"/>
          <w:szCs w:val="22"/>
          <w:lang w:val="en-AU"/>
          <w14:ligatures w14:val="standardContextual"/>
        </w:rPr>
        <w:id w:val="-991175936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409496FA" w14:textId="3EA88800" w:rsidR="00702AF0" w:rsidRDefault="00702AF0">
          <w:pPr>
            <w:pStyle w:val="TOCHeading"/>
          </w:pPr>
          <w:r>
            <w:t>Table of Contents</w:t>
          </w:r>
        </w:p>
        <w:p w14:paraId="6987411E" w14:textId="6D781B72" w:rsidR="00066FD2" w:rsidRDefault="00702AF0">
          <w:pPr>
            <w:pStyle w:val="TOC4"/>
            <w:tabs>
              <w:tab w:val="right" w:leader="dot" w:pos="9016"/>
            </w:tabs>
            <w:rPr>
              <w:rFonts w:eastAsiaTheme="minorEastAsia" w:cstheme="minorBidi"/>
              <w:noProof/>
              <w:sz w:val="24"/>
              <w:szCs w:val="24"/>
              <w:lang w:eastAsia="en-GB"/>
            </w:rPr>
          </w:pPr>
          <w:r>
            <w:rPr>
              <w:i/>
              <w:iCs/>
              <w:sz w:val="24"/>
              <w:szCs w:val="24"/>
            </w:rPr>
            <w:fldChar w:fldCharType="begin"/>
          </w:r>
          <w:r>
            <w:rPr>
              <w:i/>
              <w:iCs/>
              <w:sz w:val="24"/>
              <w:szCs w:val="24"/>
            </w:rPr>
            <w:instrText xml:space="preserve"> TOC \o "1-4" \h \z \u </w:instrText>
          </w:r>
          <w:r>
            <w:rPr>
              <w:i/>
              <w:iCs/>
              <w:sz w:val="24"/>
              <w:szCs w:val="24"/>
            </w:rPr>
            <w:fldChar w:fldCharType="separate"/>
          </w:r>
          <w:hyperlink w:anchor="_Toc210119337" w:history="1">
            <w:r w:rsidR="00066FD2" w:rsidRPr="00290021">
              <w:rPr>
                <w:rStyle w:val="Hyperlink"/>
                <w:noProof/>
              </w:rPr>
              <w:t>Figure S1. Summary table and volcano plot from the epigenome-wide association study (EWAS) of cognition.</w:t>
            </w:r>
            <w:r w:rsidR="00066FD2">
              <w:rPr>
                <w:noProof/>
                <w:webHidden/>
              </w:rPr>
              <w:tab/>
            </w:r>
            <w:r w:rsidR="00066FD2">
              <w:rPr>
                <w:noProof/>
                <w:webHidden/>
              </w:rPr>
              <w:fldChar w:fldCharType="begin"/>
            </w:r>
            <w:r w:rsidR="00066FD2">
              <w:rPr>
                <w:noProof/>
                <w:webHidden/>
              </w:rPr>
              <w:instrText xml:space="preserve"> PAGEREF _Toc210119337 \h </w:instrText>
            </w:r>
            <w:r w:rsidR="00066FD2">
              <w:rPr>
                <w:noProof/>
                <w:webHidden/>
              </w:rPr>
            </w:r>
            <w:r w:rsidR="00066FD2">
              <w:rPr>
                <w:noProof/>
                <w:webHidden/>
              </w:rPr>
              <w:fldChar w:fldCharType="separate"/>
            </w:r>
            <w:r w:rsidR="00066FD2">
              <w:rPr>
                <w:noProof/>
                <w:webHidden/>
              </w:rPr>
              <w:t>2</w:t>
            </w:r>
            <w:r w:rsidR="00066FD2">
              <w:rPr>
                <w:noProof/>
                <w:webHidden/>
              </w:rPr>
              <w:fldChar w:fldCharType="end"/>
            </w:r>
          </w:hyperlink>
        </w:p>
        <w:p w14:paraId="04DA04E0" w14:textId="3007B799" w:rsidR="00066FD2" w:rsidRDefault="00066FD2">
          <w:pPr>
            <w:pStyle w:val="TOC4"/>
            <w:tabs>
              <w:tab w:val="right" w:leader="dot" w:pos="9016"/>
            </w:tabs>
            <w:rPr>
              <w:rFonts w:eastAsiaTheme="minorEastAsia" w:cstheme="minorBidi"/>
              <w:noProof/>
              <w:sz w:val="24"/>
              <w:szCs w:val="24"/>
              <w:lang w:eastAsia="en-GB"/>
            </w:rPr>
          </w:pPr>
          <w:hyperlink w:anchor="_Toc210119338" w:history="1">
            <w:r w:rsidRPr="00290021">
              <w:rPr>
                <w:rStyle w:val="Hyperlink"/>
                <w:noProof/>
              </w:rPr>
              <w:t>Figure S2. Construction of co-methylation networks using Weighted Gene Co-expression Network Analysis (WGCNA)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1193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F9CB35" w14:textId="365D2B97" w:rsidR="00066FD2" w:rsidRDefault="00066FD2">
          <w:pPr>
            <w:pStyle w:val="TOC4"/>
            <w:tabs>
              <w:tab w:val="right" w:leader="dot" w:pos="9016"/>
            </w:tabs>
            <w:rPr>
              <w:rFonts w:eastAsiaTheme="minorEastAsia" w:cstheme="minorBidi"/>
              <w:noProof/>
              <w:sz w:val="24"/>
              <w:szCs w:val="24"/>
              <w:lang w:eastAsia="en-GB"/>
            </w:rPr>
          </w:pPr>
          <w:hyperlink w:anchor="_Toc210119339" w:history="1">
            <w:r w:rsidRPr="00290021">
              <w:rPr>
                <w:rStyle w:val="Hyperlink"/>
                <w:noProof/>
              </w:rPr>
              <w:t>Table S1. Associations between prenatal dietary factors and child outcomes (cognition and language) at 2 years ol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1193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F5952F" w14:textId="47297D8D" w:rsidR="00066FD2" w:rsidRDefault="00066FD2">
          <w:pPr>
            <w:pStyle w:val="TOC4"/>
            <w:tabs>
              <w:tab w:val="right" w:leader="dot" w:pos="9016"/>
            </w:tabs>
            <w:rPr>
              <w:rFonts w:eastAsiaTheme="minorEastAsia" w:cstheme="minorBidi"/>
              <w:noProof/>
              <w:sz w:val="24"/>
              <w:szCs w:val="24"/>
              <w:lang w:eastAsia="en-GB"/>
            </w:rPr>
          </w:pPr>
          <w:hyperlink w:anchor="_Toc210119340" w:history="1">
            <w:r w:rsidRPr="00290021">
              <w:rPr>
                <w:rStyle w:val="Hyperlink"/>
                <w:noProof/>
              </w:rPr>
              <w:t>Table S2. Sensitivity analysis of the mediating role of Co-MN</w:t>
            </w:r>
            <w:r w:rsidRPr="00290021">
              <w:rPr>
                <w:rStyle w:val="Hyperlink"/>
                <w:noProof/>
                <w:vertAlign w:val="superscript"/>
              </w:rPr>
              <w:t>cog1</w:t>
            </w:r>
            <w:r w:rsidRPr="00290021">
              <w:rPr>
                <w:rStyle w:val="Hyperlink"/>
                <w:noProof/>
              </w:rPr>
              <w:t xml:space="preserve"> in the relationship between prenatal diet and children’s Bayley III score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1193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68F940" w14:textId="48400C0F" w:rsidR="00066FD2" w:rsidRDefault="00066FD2">
          <w:pPr>
            <w:pStyle w:val="TOC4"/>
            <w:tabs>
              <w:tab w:val="right" w:leader="dot" w:pos="9016"/>
            </w:tabs>
            <w:rPr>
              <w:rFonts w:eastAsiaTheme="minorEastAsia" w:cstheme="minorBidi"/>
              <w:noProof/>
              <w:sz w:val="24"/>
              <w:szCs w:val="24"/>
              <w:lang w:eastAsia="en-GB"/>
            </w:rPr>
          </w:pPr>
          <w:hyperlink w:anchor="_Toc210119341" w:history="1">
            <w:r w:rsidRPr="00290021">
              <w:rPr>
                <w:rStyle w:val="Hyperlink"/>
                <w:noProof/>
              </w:rPr>
              <w:t>Table S3. Interventional Effects of prenatal wholefood dietary pattern on children’s cognition (Bayley-III) through maternal GlycA (M1) at 28 weeks of gestation and Co-MN</w:t>
            </w:r>
            <w:r w:rsidRPr="00290021">
              <w:rPr>
                <w:rStyle w:val="Hyperlink"/>
                <w:noProof/>
                <w:vertAlign w:val="superscript"/>
              </w:rPr>
              <w:t>cog1</w:t>
            </w:r>
            <w:r w:rsidRPr="00290021">
              <w:rPr>
                <w:rStyle w:val="Hyperlink"/>
                <w:noProof/>
              </w:rPr>
              <w:t xml:space="preserve"> (M2) at cord blood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1193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2EE989" w14:textId="23C5D130" w:rsidR="00066FD2" w:rsidRDefault="00066FD2">
          <w:pPr>
            <w:pStyle w:val="TOC4"/>
            <w:tabs>
              <w:tab w:val="right" w:leader="dot" w:pos="9016"/>
            </w:tabs>
            <w:rPr>
              <w:rFonts w:eastAsiaTheme="minorEastAsia" w:cstheme="minorBidi"/>
              <w:noProof/>
              <w:sz w:val="24"/>
              <w:szCs w:val="24"/>
              <w:lang w:eastAsia="en-GB"/>
            </w:rPr>
          </w:pPr>
          <w:hyperlink w:anchor="_Toc210119342" w:history="1">
            <w:r w:rsidRPr="00290021">
              <w:rPr>
                <w:rStyle w:val="Hyperlink"/>
                <w:noProof/>
              </w:rPr>
              <w:t>Table S4. APrON Neurotox sub-sample characteristics 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1193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C20C15" w14:textId="77BFDA14" w:rsidR="00066FD2" w:rsidRDefault="00066FD2">
          <w:pPr>
            <w:pStyle w:val="TOC4"/>
            <w:tabs>
              <w:tab w:val="right" w:leader="dot" w:pos="9016"/>
            </w:tabs>
            <w:rPr>
              <w:rFonts w:eastAsiaTheme="minorEastAsia" w:cstheme="minorBidi"/>
              <w:noProof/>
              <w:sz w:val="24"/>
              <w:szCs w:val="24"/>
              <w:lang w:eastAsia="en-GB"/>
            </w:rPr>
          </w:pPr>
          <w:hyperlink w:anchor="_Toc210119343" w:history="1">
            <w:r w:rsidRPr="00290021">
              <w:rPr>
                <w:rStyle w:val="Hyperlink"/>
                <w:noProof/>
              </w:rPr>
              <w:t>Table S5. Association between the Co-MN</w:t>
            </w:r>
            <w:r w:rsidRPr="00290021">
              <w:rPr>
                <w:rStyle w:val="Hyperlink"/>
                <w:noProof/>
                <w:vertAlign w:val="superscript"/>
              </w:rPr>
              <w:t>cog1</w:t>
            </w:r>
            <w:r w:rsidRPr="00290021">
              <w:rPr>
                <w:rStyle w:val="Hyperlink"/>
                <w:noProof/>
              </w:rPr>
              <w:t xml:space="preserve"> network and Bayley-III and parent reported outcomes at age 2 years in the APrON coho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01193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70C73E" w14:textId="225636E8" w:rsidR="00702AF0" w:rsidRDefault="00702AF0">
          <w:r>
            <w:rPr>
              <w:rFonts w:cstheme="minorHAnsi"/>
              <w:i/>
              <w:iCs/>
              <w:sz w:val="24"/>
              <w:szCs w:val="24"/>
            </w:rPr>
            <w:fldChar w:fldCharType="end"/>
          </w:r>
        </w:p>
      </w:sdtContent>
    </w:sdt>
    <w:p w14:paraId="29EC063B" w14:textId="71385E2D" w:rsidR="007B73B2" w:rsidRDefault="007B73B2">
      <w:pPr>
        <w:rPr>
          <w:rFonts w:asciiTheme="majorHAnsi" w:eastAsiaTheme="majorEastAsia" w:hAnsiTheme="majorHAnsi" w:cstheme="majorBidi"/>
          <w:color w:val="2F5496" w:themeColor="accent1" w:themeShade="BF"/>
          <w:sz w:val="24"/>
          <w:szCs w:val="24"/>
        </w:rPr>
      </w:pPr>
      <w:r>
        <w:rPr>
          <w:rFonts w:asciiTheme="majorHAnsi" w:eastAsiaTheme="majorEastAsia" w:hAnsiTheme="majorHAnsi" w:cstheme="majorBidi"/>
          <w:color w:val="2F5496" w:themeColor="accent1" w:themeShade="BF"/>
          <w:sz w:val="24"/>
          <w:szCs w:val="24"/>
        </w:rPr>
        <w:br w:type="page"/>
      </w:r>
    </w:p>
    <w:p w14:paraId="1A81CB60" w14:textId="77777777" w:rsidR="009240FC" w:rsidRPr="00EE57E6" w:rsidRDefault="009240FC" w:rsidP="00EE57E6">
      <w:pPr>
        <w:rPr>
          <w:rFonts w:asciiTheme="majorHAnsi" w:eastAsiaTheme="majorEastAsia" w:hAnsiTheme="majorHAnsi" w:cstheme="majorBidi"/>
          <w:color w:val="2F5496" w:themeColor="accent1" w:themeShade="BF"/>
          <w:sz w:val="24"/>
          <w:szCs w:val="24"/>
        </w:rPr>
      </w:pPr>
    </w:p>
    <w:tbl>
      <w:tblPr>
        <w:tblStyle w:val="TableGrid"/>
        <w:tblpPr w:leftFromText="180" w:rightFromText="180" w:vertAnchor="text" w:horzAnchor="margin" w:tblpY="836"/>
        <w:tblW w:w="89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50"/>
        <w:gridCol w:w="2852"/>
        <w:gridCol w:w="2592"/>
        <w:gridCol w:w="1778"/>
      </w:tblGrid>
      <w:tr w:rsidR="009240FC" w14:paraId="070ECA3E" w14:textId="77777777" w:rsidTr="00433AF1">
        <w:trPr>
          <w:trHeight w:val="68"/>
        </w:trPr>
        <w:tc>
          <w:tcPr>
            <w:tcW w:w="1750" w:type="dxa"/>
            <w:tcBorders>
              <w:top w:val="single" w:sz="4" w:space="0" w:color="auto"/>
              <w:bottom w:val="single" w:sz="4" w:space="0" w:color="auto"/>
            </w:tcBorders>
          </w:tcPr>
          <w:p w14:paraId="6AC5B8AE" w14:textId="39CCC7B9" w:rsidR="009240FC" w:rsidRDefault="009240FC" w:rsidP="00433AF1">
            <w:pPr>
              <w:spacing w:line="480" w:lineRule="auto"/>
              <w:jc w:val="center"/>
            </w:pPr>
            <w:r>
              <w:t>CpG</w:t>
            </w:r>
          </w:p>
        </w:tc>
        <w:tc>
          <w:tcPr>
            <w:tcW w:w="2852" w:type="dxa"/>
            <w:tcBorders>
              <w:top w:val="single" w:sz="4" w:space="0" w:color="auto"/>
              <w:bottom w:val="single" w:sz="4" w:space="0" w:color="auto"/>
            </w:tcBorders>
          </w:tcPr>
          <w:p w14:paraId="3E4AE040" w14:textId="77777777" w:rsidR="009240FC" w:rsidRDefault="009240FC" w:rsidP="00433AF1">
            <w:pPr>
              <w:spacing w:line="480" w:lineRule="auto"/>
              <w:jc w:val="center"/>
            </w:pPr>
            <w:r>
              <w:t>Chromosome/position</w:t>
            </w:r>
          </w:p>
        </w:tc>
        <w:tc>
          <w:tcPr>
            <w:tcW w:w="2592" w:type="dxa"/>
            <w:tcBorders>
              <w:top w:val="single" w:sz="4" w:space="0" w:color="auto"/>
              <w:bottom w:val="single" w:sz="4" w:space="0" w:color="auto"/>
            </w:tcBorders>
          </w:tcPr>
          <w:p w14:paraId="5989C699" w14:textId="77777777" w:rsidR="009240FC" w:rsidRDefault="009240FC" w:rsidP="00433AF1">
            <w:pPr>
              <w:spacing w:line="480" w:lineRule="auto"/>
              <w:jc w:val="center"/>
            </w:pPr>
            <w:r>
              <w:t>Gene</w:t>
            </w:r>
          </w:p>
        </w:tc>
        <w:tc>
          <w:tcPr>
            <w:tcW w:w="1778" w:type="dxa"/>
            <w:tcBorders>
              <w:top w:val="single" w:sz="4" w:space="0" w:color="auto"/>
              <w:bottom w:val="single" w:sz="4" w:space="0" w:color="auto"/>
            </w:tcBorders>
          </w:tcPr>
          <w:p w14:paraId="1594C323" w14:textId="77777777" w:rsidR="009240FC" w:rsidRDefault="009240FC" w:rsidP="00433AF1">
            <w:pPr>
              <w:spacing w:line="480" w:lineRule="auto"/>
              <w:jc w:val="center"/>
            </w:pPr>
            <w:r>
              <w:t>logFC</w:t>
            </w:r>
          </w:p>
        </w:tc>
      </w:tr>
      <w:tr w:rsidR="009240FC" w14:paraId="67B1DC0E" w14:textId="77777777" w:rsidTr="00433AF1">
        <w:trPr>
          <w:trHeight w:val="68"/>
        </w:trPr>
        <w:tc>
          <w:tcPr>
            <w:tcW w:w="1750" w:type="dxa"/>
            <w:tcBorders>
              <w:top w:val="single" w:sz="4" w:space="0" w:color="auto"/>
            </w:tcBorders>
          </w:tcPr>
          <w:p w14:paraId="5D716CA9" w14:textId="77777777" w:rsidR="009240FC" w:rsidRPr="00236B02" w:rsidRDefault="009240FC" w:rsidP="00433AF1">
            <w:pPr>
              <w:pStyle w:val="HTMLPreformatted"/>
              <w:shd w:val="clear" w:color="auto" w:fill="FFFFFF"/>
              <w:wordWrap w:val="0"/>
              <w:spacing w:line="480" w:lineRule="auto"/>
              <w:rPr>
                <w:rFonts w:ascii="Monaco" w:hAnsi="Monaco"/>
                <w:color w:val="000000"/>
                <w:sz w:val="18"/>
                <w:szCs w:val="18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cg00125947</w:t>
            </w:r>
          </w:p>
        </w:tc>
        <w:tc>
          <w:tcPr>
            <w:tcW w:w="2852" w:type="dxa"/>
            <w:tcBorders>
              <w:top w:val="single" w:sz="4" w:space="0" w:color="auto"/>
            </w:tcBorders>
          </w:tcPr>
          <w:p w14:paraId="63627BD0" w14:textId="77777777" w:rsidR="009240FC" w:rsidRDefault="009240FC" w:rsidP="00433AF1">
            <w:pPr>
              <w:pStyle w:val="HTMLPreformatted"/>
              <w:shd w:val="clear" w:color="auto" w:fill="FFFFFF"/>
              <w:wordWrap w:val="0"/>
              <w:spacing w:line="480" w:lineRule="auto"/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 xml:space="preserve">chr12, 133324413      </w:t>
            </w:r>
          </w:p>
        </w:tc>
        <w:tc>
          <w:tcPr>
            <w:tcW w:w="2592" w:type="dxa"/>
            <w:tcBorders>
              <w:top w:val="single" w:sz="4" w:space="0" w:color="auto"/>
            </w:tcBorders>
          </w:tcPr>
          <w:p w14:paraId="5434D465" w14:textId="77777777" w:rsidR="009240FC" w:rsidRDefault="009240FC" w:rsidP="00433AF1">
            <w:pPr>
              <w:spacing w:line="480" w:lineRule="auto"/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 xml:space="preserve">ANKLE2  (body)        </w:t>
            </w:r>
          </w:p>
        </w:tc>
        <w:tc>
          <w:tcPr>
            <w:tcW w:w="1778" w:type="dxa"/>
            <w:tcBorders>
              <w:top w:val="single" w:sz="4" w:space="0" w:color="auto"/>
            </w:tcBorders>
            <w:vAlign w:val="center"/>
          </w:tcPr>
          <w:p w14:paraId="09C50DDF" w14:textId="77777777" w:rsidR="009240FC" w:rsidRDefault="009240FC" w:rsidP="00433AF1">
            <w:pPr>
              <w:spacing w:line="480" w:lineRule="auto"/>
              <w:jc w:val="center"/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0.0265</w:t>
            </w:r>
          </w:p>
        </w:tc>
      </w:tr>
      <w:tr w:rsidR="009240FC" w14:paraId="6B943105" w14:textId="77777777" w:rsidTr="00433AF1">
        <w:trPr>
          <w:trHeight w:val="68"/>
        </w:trPr>
        <w:tc>
          <w:tcPr>
            <w:tcW w:w="1750" w:type="dxa"/>
          </w:tcPr>
          <w:p w14:paraId="2D540032" w14:textId="77777777" w:rsidR="009240FC" w:rsidRDefault="009240FC" w:rsidP="00433AF1">
            <w:pPr>
              <w:pStyle w:val="HTMLPreformatted"/>
              <w:shd w:val="clear" w:color="auto" w:fill="FFFFFF"/>
              <w:wordWrap w:val="0"/>
              <w:spacing w:line="480" w:lineRule="auto"/>
              <w:rPr>
                <w:rStyle w:val="gnvwddmdn3b"/>
                <w:rFonts w:ascii="Monaco" w:eastAsiaTheme="minorHAnsi" w:hAnsi="Monaco" w:cstheme="minorBidi"/>
                <w:color w:val="000000"/>
                <w:kern w:val="2"/>
                <w:sz w:val="18"/>
                <w:szCs w:val="18"/>
                <w:bdr w:val="none" w:sz="0" w:space="0" w:color="auto" w:frame="1"/>
                <w:lang w:eastAsia="en-US"/>
                <w14:ligatures w14:val="standardContextual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cg24094073</w:t>
            </w:r>
          </w:p>
        </w:tc>
        <w:tc>
          <w:tcPr>
            <w:tcW w:w="2852" w:type="dxa"/>
          </w:tcPr>
          <w:p w14:paraId="0A98425A" w14:textId="77777777" w:rsidR="009240FC" w:rsidRDefault="009240FC" w:rsidP="00433AF1">
            <w:pPr>
              <w:pStyle w:val="HTMLPreformatted"/>
              <w:shd w:val="clear" w:color="auto" w:fill="FFFFFF"/>
              <w:wordWrap w:val="0"/>
              <w:spacing w:line="480" w:lineRule="auto"/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chr6, 168376325</w:t>
            </w:r>
          </w:p>
        </w:tc>
        <w:tc>
          <w:tcPr>
            <w:tcW w:w="2592" w:type="dxa"/>
          </w:tcPr>
          <w:p w14:paraId="0E36356A" w14:textId="77777777" w:rsidR="009240FC" w:rsidRDefault="009240FC" w:rsidP="00433AF1">
            <w:pPr>
              <w:spacing w:line="480" w:lineRule="auto"/>
              <w:rPr>
                <w:rStyle w:val="gnvwddmdn3b"/>
                <w:rFonts w:ascii="Monaco" w:hAnsi="Monaco" w:cs="Courier New"/>
                <w:color w:val="000000"/>
                <w:kern w:val="0"/>
                <w:sz w:val="18"/>
                <w:szCs w:val="18"/>
                <w:bdr w:val="none" w:sz="0" w:space="0" w:color="auto" w:frame="1"/>
                <w:lang w:eastAsia="en-GB"/>
                <w14:ligatures w14:val="none"/>
              </w:rPr>
            </w:pPr>
          </w:p>
        </w:tc>
        <w:tc>
          <w:tcPr>
            <w:tcW w:w="1778" w:type="dxa"/>
            <w:vAlign w:val="center"/>
          </w:tcPr>
          <w:p w14:paraId="50ABD842" w14:textId="77777777" w:rsidR="009240FC" w:rsidRDefault="009240FC" w:rsidP="00433AF1">
            <w:pPr>
              <w:spacing w:line="480" w:lineRule="auto"/>
              <w:jc w:val="center"/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-0.0132</w:t>
            </w:r>
          </w:p>
        </w:tc>
      </w:tr>
      <w:tr w:rsidR="009240FC" w14:paraId="5F2D29E2" w14:textId="77777777" w:rsidTr="00433AF1">
        <w:trPr>
          <w:trHeight w:val="68"/>
        </w:trPr>
        <w:tc>
          <w:tcPr>
            <w:tcW w:w="1750" w:type="dxa"/>
          </w:tcPr>
          <w:p w14:paraId="2F296CE0" w14:textId="77777777" w:rsidR="009240FC" w:rsidRDefault="009240FC" w:rsidP="00433AF1">
            <w:pPr>
              <w:pStyle w:val="HTMLPreformatted"/>
              <w:shd w:val="clear" w:color="auto" w:fill="FFFFFF"/>
              <w:wordWrap w:val="0"/>
              <w:spacing w:line="480" w:lineRule="auto"/>
              <w:rPr>
                <w:rStyle w:val="gnvwddmdn3b"/>
                <w:rFonts w:ascii="Monaco" w:eastAsiaTheme="minorHAnsi" w:hAnsi="Monaco" w:cstheme="minorBidi"/>
                <w:color w:val="000000"/>
                <w:kern w:val="2"/>
                <w:sz w:val="18"/>
                <w:szCs w:val="18"/>
                <w:bdr w:val="none" w:sz="0" w:space="0" w:color="auto" w:frame="1"/>
                <w:lang w:eastAsia="en-US"/>
                <w14:ligatures w14:val="standardContextual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 xml:space="preserve">cg11131384 </w:t>
            </w:r>
          </w:p>
        </w:tc>
        <w:tc>
          <w:tcPr>
            <w:tcW w:w="2852" w:type="dxa"/>
          </w:tcPr>
          <w:p w14:paraId="6342A21E" w14:textId="77777777" w:rsidR="009240FC" w:rsidRDefault="009240FC" w:rsidP="00433AF1">
            <w:pPr>
              <w:pStyle w:val="HTMLPreformatted"/>
              <w:shd w:val="clear" w:color="auto" w:fill="FFFFFF"/>
              <w:wordWrap w:val="0"/>
              <w:spacing w:line="480" w:lineRule="auto"/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chr18, 48188506</w:t>
            </w:r>
          </w:p>
        </w:tc>
        <w:tc>
          <w:tcPr>
            <w:tcW w:w="2592" w:type="dxa"/>
          </w:tcPr>
          <w:p w14:paraId="0E524373" w14:textId="77777777" w:rsidR="009240FC" w:rsidRDefault="009240FC" w:rsidP="00433AF1">
            <w:pPr>
              <w:spacing w:line="480" w:lineRule="auto"/>
              <w:rPr>
                <w:rStyle w:val="gnvwddmdn3b"/>
                <w:rFonts w:ascii="Monaco" w:hAnsi="Monaco" w:cs="Courier New"/>
                <w:color w:val="000000"/>
                <w:kern w:val="0"/>
                <w:sz w:val="18"/>
                <w:szCs w:val="18"/>
                <w:bdr w:val="none" w:sz="0" w:space="0" w:color="auto" w:frame="1"/>
                <w:lang w:eastAsia="en-GB"/>
                <w14:ligatures w14:val="none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MAPK4 (5'UTR;</w:t>
            </w:r>
          </w:p>
        </w:tc>
        <w:tc>
          <w:tcPr>
            <w:tcW w:w="1778" w:type="dxa"/>
            <w:vAlign w:val="center"/>
          </w:tcPr>
          <w:p w14:paraId="04F2517F" w14:textId="77777777" w:rsidR="009240FC" w:rsidRDefault="009240FC" w:rsidP="00433AF1">
            <w:pPr>
              <w:spacing w:line="480" w:lineRule="auto"/>
              <w:jc w:val="center"/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-0.022</w:t>
            </w:r>
          </w:p>
        </w:tc>
      </w:tr>
      <w:tr w:rsidR="009240FC" w14:paraId="6A7E4BC2" w14:textId="77777777" w:rsidTr="00433AF1">
        <w:trPr>
          <w:trHeight w:val="68"/>
        </w:trPr>
        <w:tc>
          <w:tcPr>
            <w:tcW w:w="1750" w:type="dxa"/>
          </w:tcPr>
          <w:p w14:paraId="62ACBE82" w14:textId="77777777" w:rsidR="009240FC" w:rsidRDefault="009240FC" w:rsidP="00433AF1">
            <w:pPr>
              <w:pStyle w:val="HTMLPreformatted"/>
              <w:shd w:val="clear" w:color="auto" w:fill="FFFFFF"/>
              <w:wordWrap w:val="0"/>
              <w:spacing w:line="480" w:lineRule="auto"/>
              <w:rPr>
                <w:rStyle w:val="gnvwddmdn3b"/>
                <w:rFonts w:ascii="Monaco" w:eastAsiaTheme="minorHAnsi" w:hAnsi="Monaco" w:cstheme="minorBidi"/>
                <w:color w:val="000000"/>
                <w:kern w:val="2"/>
                <w:sz w:val="18"/>
                <w:szCs w:val="18"/>
                <w:bdr w:val="none" w:sz="0" w:space="0" w:color="auto" w:frame="1"/>
                <w:lang w:eastAsia="en-US"/>
                <w14:ligatures w14:val="standardContextual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cg27068297</w:t>
            </w:r>
          </w:p>
        </w:tc>
        <w:tc>
          <w:tcPr>
            <w:tcW w:w="2852" w:type="dxa"/>
          </w:tcPr>
          <w:p w14:paraId="1815614A" w14:textId="77777777" w:rsidR="009240FC" w:rsidRDefault="009240FC" w:rsidP="00433AF1">
            <w:pPr>
              <w:pStyle w:val="HTMLPreformatted"/>
              <w:shd w:val="clear" w:color="auto" w:fill="FFFFFF"/>
              <w:wordWrap w:val="0"/>
              <w:spacing w:line="480" w:lineRule="auto"/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 xml:space="preserve">chr15, 43813642  </w:t>
            </w:r>
          </w:p>
        </w:tc>
        <w:tc>
          <w:tcPr>
            <w:tcW w:w="2592" w:type="dxa"/>
          </w:tcPr>
          <w:p w14:paraId="0742021E" w14:textId="77777777" w:rsidR="009240FC" w:rsidRDefault="009240FC" w:rsidP="00433AF1">
            <w:pPr>
              <w:spacing w:line="480" w:lineRule="auto"/>
              <w:rPr>
                <w:rStyle w:val="gnvwddmdn3b"/>
                <w:rFonts w:ascii="Monaco" w:hAnsi="Monaco" w:cs="Courier New"/>
                <w:color w:val="000000"/>
                <w:kern w:val="0"/>
                <w:sz w:val="18"/>
                <w:szCs w:val="18"/>
                <w:bdr w:val="none" w:sz="0" w:space="0" w:color="auto" w:frame="1"/>
                <w:lang w:eastAsia="en-GB"/>
                <w14:ligatures w14:val="none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 xml:space="preserve">MAP1A;RNU6-28P5'UTR;Body     </w:t>
            </w:r>
          </w:p>
        </w:tc>
        <w:tc>
          <w:tcPr>
            <w:tcW w:w="1778" w:type="dxa"/>
            <w:vAlign w:val="center"/>
          </w:tcPr>
          <w:p w14:paraId="0A57EF26" w14:textId="77777777" w:rsidR="009240FC" w:rsidRDefault="009240FC" w:rsidP="00433AF1">
            <w:pPr>
              <w:spacing w:line="480" w:lineRule="auto"/>
              <w:jc w:val="center"/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0.011</w:t>
            </w:r>
          </w:p>
        </w:tc>
      </w:tr>
      <w:tr w:rsidR="009240FC" w14:paraId="3656E356" w14:textId="77777777" w:rsidTr="00433AF1">
        <w:trPr>
          <w:trHeight w:val="68"/>
        </w:trPr>
        <w:tc>
          <w:tcPr>
            <w:tcW w:w="1750" w:type="dxa"/>
            <w:tcBorders>
              <w:bottom w:val="single" w:sz="4" w:space="0" w:color="auto"/>
            </w:tcBorders>
          </w:tcPr>
          <w:p w14:paraId="0A2D5235" w14:textId="77777777" w:rsidR="009240FC" w:rsidRDefault="009240FC" w:rsidP="00433AF1">
            <w:pPr>
              <w:pStyle w:val="HTMLPreformatted"/>
              <w:shd w:val="clear" w:color="auto" w:fill="FFFFFF"/>
              <w:wordWrap w:val="0"/>
              <w:spacing w:line="480" w:lineRule="auto"/>
              <w:rPr>
                <w:rStyle w:val="gnvwddmdn3b"/>
                <w:rFonts w:ascii="Monaco" w:eastAsiaTheme="minorHAnsi" w:hAnsi="Monaco" w:cstheme="minorBidi"/>
                <w:color w:val="000000"/>
                <w:kern w:val="2"/>
                <w:sz w:val="18"/>
                <w:szCs w:val="18"/>
                <w:bdr w:val="none" w:sz="0" w:space="0" w:color="auto" w:frame="1"/>
                <w:lang w:eastAsia="en-US"/>
                <w14:ligatures w14:val="standardContextual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cg03187614</w:t>
            </w:r>
          </w:p>
        </w:tc>
        <w:tc>
          <w:tcPr>
            <w:tcW w:w="2852" w:type="dxa"/>
            <w:tcBorders>
              <w:bottom w:val="single" w:sz="4" w:space="0" w:color="auto"/>
            </w:tcBorders>
          </w:tcPr>
          <w:p w14:paraId="07B770FB" w14:textId="77777777" w:rsidR="009240FC" w:rsidRDefault="009240FC" w:rsidP="00433AF1">
            <w:pPr>
              <w:pStyle w:val="HTMLPreformatted"/>
              <w:shd w:val="clear" w:color="auto" w:fill="FFFFFF"/>
              <w:wordWrap w:val="0"/>
              <w:spacing w:line="480" w:lineRule="auto"/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 xml:space="preserve">chr11, 1965140 </w:t>
            </w:r>
          </w:p>
        </w:tc>
        <w:tc>
          <w:tcPr>
            <w:tcW w:w="2592" w:type="dxa"/>
            <w:tcBorders>
              <w:bottom w:val="single" w:sz="4" w:space="0" w:color="auto"/>
            </w:tcBorders>
          </w:tcPr>
          <w:p w14:paraId="237609BA" w14:textId="77777777" w:rsidR="009240FC" w:rsidRDefault="009240FC" w:rsidP="00433AF1">
            <w:pPr>
              <w:spacing w:line="480" w:lineRule="auto"/>
              <w:rPr>
                <w:rStyle w:val="gnvwddmdn3b"/>
                <w:rFonts w:ascii="Monaco" w:hAnsi="Monaco" w:cs="Courier New"/>
                <w:color w:val="000000"/>
                <w:kern w:val="0"/>
                <w:sz w:val="18"/>
                <w:szCs w:val="18"/>
                <w:bdr w:val="none" w:sz="0" w:space="0" w:color="auto" w:frame="1"/>
                <w:lang w:eastAsia="en-GB"/>
                <w14:ligatures w14:val="none"/>
              </w:rPr>
            </w:pPr>
          </w:p>
        </w:tc>
        <w:tc>
          <w:tcPr>
            <w:tcW w:w="1778" w:type="dxa"/>
            <w:tcBorders>
              <w:bottom w:val="single" w:sz="4" w:space="0" w:color="auto"/>
            </w:tcBorders>
            <w:vAlign w:val="center"/>
          </w:tcPr>
          <w:p w14:paraId="025FF56C" w14:textId="77777777" w:rsidR="009240FC" w:rsidRDefault="009240FC" w:rsidP="00433AF1">
            <w:pPr>
              <w:spacing w:line="480" w:lineRule="auto"/>
              <w:jc w:val="center"/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</w:pPr>
            <w:r>
              <w:rPr>
                <w:rStyle w:val="gnvwddmdn3b"/>
                <w:rFonts w:ascii="Monaco" w:hAnsi="Monaco"/>
                <w:color w:val="000000"/>
                <w:sz w:val="18"/>
                <w:szCs w:val="18"/>
                <w:bdr w:val="none" w:sz="0" w:space="0" w:color="auto" w:frame="1"/>
              </w:rPr>
              <w:t>0.127</w:t>
            </w:r>
          </w:p>
        </w:tc>
      </w:tr>
    </w:tbl>
    <w:p w14:paraId="2F59B456" w14:textId="2ED8CACF" w:rsidR="00EE57E6" w:rsidRDefault="00EE57E6" w:rsidP="009240FC">
      <w:pPr>
        <w:spacing w:line="480" w:lineRule="auto"/>
        <w:rPr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4DE942D6" wp14:editId="6C13146E">
                <wp:simplePos x="0" y="0"/>
                <wp:positionH relativeFrom="column">
                  <wp:posOffset>0</wp:posOffset>
                </wp:positionH>
                <wp:positionV relativeFrom="paragraph">
                  <wp:posOffset>2834640</wp:posOffset>
                </wp:positionV>
                <wp:extent cx="396240" cy="416560"/>
                <wp:effectExtent l="0" t="0" r="0" b="2540"/>
                <wp:wrapNone/>
                <wp:docPr id="1872394979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6240" cy="41656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7F5E17F" w14:textId="734F48C9" w:rsidR="00EE57E6" w:rsidRPr="00EE57E6" w:rsidRDefault="00EE57E6" w:rsidP="00EE57E6">
                            <w:pP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EE57E6"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DE942D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223.2pt;width:31.2pt;height:32.8pt;z-index:25165824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" fillcolor="white [3201]" stroked="f" strokeweight=".5pt">
                <v:textbox>
                  <w:txbxContent>
                    <w:p w14:paraId="77F5E17F" w14:textId="734F48C9" w:rsidR="00EE57E6" w:rsidRPr="00EE57E6" w:rsidRDefault="00EE57E6" w:rsidP="00EE57E6">
                      <w:pPr>
                        <w:rPr>
                          <w:b/>
                          <w:bCs/>
                          <w:sz w:val="24"/>
                          <w:szCs w:val="24"/>
                        </w:rPr>
                      </w:pPr>
                      <w:r w:rsidRPr="00EE57E6">
                        <w:rPr>
                          <w:b/>
                          <w:bCs/>
                          <w:sz w:val="24"/>
                          <w:szCs w:val="24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095FA1C0" wp14:editId="090F06F7">
                <wp:simplePos x="0" y="0"/>
                <wp:positionH relativeFrom="column">
                  <wp:posOffset>0</wp:posOffset>
                </wp:positionH>
                <wp:positionV relativeFrom="paragraph">
                  <wp:posOffset>81280</wp:posOffset>
                </wp:positionV>
                <wp:extent cx="365760" cy="294640"/>
                <wp:effectExtent l="0" t="0" r="2540" b="0"/>
                <wp:wrapNone/>
                <wp:docPr id="1567889814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5760" cy="2946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70055E1" w14:textId="1AE874D8" w:rsidR="00EE57E6" w:rsidRPr="00EE57E6" w:rsidRDefault="00EE57E6">
                            <w:pPr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EE57E6"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5FA1C0" id="_x0000_s1027" type="#_x0000_t202" style="position:absolute;margin-left:0;margin-top:6.4pt;width:28.8pt;height:23.2pt;z-index:25165824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" fillcolor="white [3201]" stroked="f" strokeweight=".5pt">
                <v:textbox>
                  <w:txbxContent>
                    <w:p w14:paraId="370055E1" w14:textId="1AE874D8" w:rsidR="00EE57E6" w:rsidRPr="00EE57E6" w:rsidRDefault="00EE57E6">
                      <w:pPr>
                        <w:rPr>
                          <w:b/>
                          <w:bCs/>
                          <w:sz w:val="24"/>
                          <w:szCs w:val="24"/>
                        </w:rPr>
                      </w:pPr>
                      <w:r w:rsidRPr="00EE57E6">
                        <w:rPr>
                          <w:b/>
                          <w:bCs/>
                          <w:sz w:val="24"/>
                          <w:szCs w:val="24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9240FC">
        <w:rPr>
          <w:noProof/>
        </w:rPr>
        <w:drawing>
          <wp:inline distT="0" distB="0" distL="0" distR="0" wp14:anchorId="7A24E98F" wp14:editId="0067D92A">
            <wp:extent cx="5486400" cy="3200400"/>
            <wp:effectExtent l="0" t="0" r="0" b="0"/>
            <wp:docPr id="1795471114" name="Picture 8" descr="A graph of a number of dot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5471114" name="Picture 8" descr="A graph of a number of dots&#10;&#10;Description automatically generated with medium confidence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6547" cy="32063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240FC">
        <w:rPr>
          <w:noProof/>
        </w:rPr>
        <w:t xml:space="preserve"> </w:t>
      </w:r>
    </w:p>
    <w:p w14:paraId="1736805F" w14:textId="53F366E4" w:rsidR="001D3286" w:rsidRDefault="00EE57E6" w:rsidP="00DC31EC">
      <w:pPr>
        <w:pStyle w:val="Heading4"/>
      </w:pPr>
      <w:bookmarkStart w:id="0" w:name="_Toc210119337"/>
      <w:r>
        <w:t xml:space="preserve">Figure </w:t>
      </w:r>
      <w:r w:rsidR="001D3286">
        <w:t>S</w:t>
      </w:r>
      <w:r>
        <w:t xml:space="preserve">1. </w:t>
      </w:r>
      <w:r w:rsidR="00DC31EC" w:rsidRPr="00DC31EC">
        <w:t>Summary table and volcano plot from the epigenome-wide association study (EWAS) of cognition.</w:t>
      </w:r>
      <w:bookmarkEnd w:id="0"/>
    </w:p>
    <w:p w14:paraId="1F680A4E" w14:textId="782DA1C1" w:rsidR="00EE57E6" w:rsidRDefault="00EE57E6" w:rsidP="00DC31EC">
      <w:pPr>
        <w:spacing w:line="360" w:lineRule="auto"/>
        <w:jc w:val="both"/>
        <w:rPr>
          <w:rFonts w:asciiTheme="majorHAnsi" w:hAnsiTheme="majorHAnsi" w:cstheme="majorHAnsi"/>
        </w:rPr>
      </w:pPr>
      <w:r w:rsidRPr="008877D3">
        <w:rPr>
          <w:rFonts w:cstheme="minorHAnsi"/>
        </w:rPr>
        <w:t xml:space="preserve"> </w:t>
      </w:r>
      <w:r w:rsidR="008877D3" w:rsidRPr="002869DC">
        <w:rPr>
          <w:rFonts w:asciiTheme="majorHAnsi" w:hAnsiTheme="majorHAnsi" w:cstheme="majorHAnsi"/>
        </w:rPr>
        <w:t>a) The top five CpGs including chromosome number, position, gene annotation, and log fold change. b) Volcano plot showing 20,043 unadjusted CpG p-values, with direction of association between DNA methylation variation and the continuous cognitive outcome (Bayley-III</w:t>
      </w:r>
      <w:r w:rsidR="00952444" w:rsidRPr="002869DC">
        <w:rPr>
          <w:rFonts w:asciiTheme="majorHAnsi" w:hAnsiTheme="majorHAnsi" w:cstheme="majorHAnsi"/>
        </w:rPr>
        <w:t xml:space="preserve"> at age 2 years</w:t>
      </w:r>
      <w:r w:rsidR="008877D3" w:rsidRPr="002869DC">
        <w:rPr>
          <w:rFonts w:asciiTheme="majorHAnsi" w:hAnsiTheme="majorHAnsi" w:cstheme="majorHAnsi"/>
        </w:rPr>
        <w:t>). No CpGs passed the FDR threshold, with the lowest adjusted p-value being 0.99. The blue line indicates the Bonferroni threshold, and the red line indicates the conventional unadjusted significance threshold (p &lt; 0.05). The x-axis represents the percentage difference in methylation per one-unit increase in the cognitive subscale score, and the y-axis represents –log10</w:t>
      </w:r>
      <w:r w:rsidR="00DC7976" w:rsidRPr="002869DC">
        <w:rPr>
          <w:rFonts w:asciiTheme="majorHAnsi" w:hAnsiTheme="majorHAnsi" w:cstheme="majorHAnsi"/>
        </w:rPr>
        <w:t xml:space="preserve"> </w:t>
      </w:r>
      <w:r w:rsidR="008877D3" w:rsidRPr="002869DC">
        <w:rPr>
          <w:rFonts w:asciiTheme="majorHAnsi" w:hAnsiTheme="majorHAnsi" w:cstheme="majorHAnsi"/>
        </w:rPr>
        <w:t>(p-value).</w:t>
      </w:r>
    </w:p>
    <w:p w14:paraId="75601B9D" w14:textId="77777777" w:rsidR="00EE57E6" w:rsidRDefault="00EE57E6" w:rsidP="00EE57E6">
      <w:pPr>
        <w:spacing w:line="276" w:lineRule="auto"/>
        <w:jc w:val="both"/>
      </w:pPr>
    </w:p>
    <w:p w14:paraId="7194BA52" w14:textId="6D8556A4" w:rsidR="009240FC" w:rsidRDefault="009240FC" w:rsidP="009240FC">
      <w:pPr>
        <w:spacing w:line="480" w:lineRule="auto"/>
      </w:pPr>
      <w:r>
        <w:br w:type="page"/>
      </w:r>
    </w:p>
    <w:p w14:paraId="71EF3805" w14:textId="59F54CD9" w:rsidR="009240FC" w:rsidRDefault="00CE6EF3" w:rsidP="009240FC">
      <w:pPr>
        <w:spacing w:line="480" w:lineRule="auto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58240" behindDoc="0" locked="0" layoutInCell="1" allowOverlap="1" wp14:anchorId="105317A5" wp14:editId="09DF4172">
                <wp:simplePos x="0" y="0"/>
                <wp:positionH relativeFrom="column">
                  <wp:posOffset>130060</wp:posOffset>
                </wp:positionH>
                <wp:positionV relativeFrom="paragraph">
                  <wp:posOffset>-37465</wp:posOffset>
                </wp:positionV>
                <wp:extent cx="4841533" cy="6943481"/>
                <wp:effectExtent l="0" t="0" r="0" b="0"/>
                <wp:wrapNone/>
                <wp:docPr id="1805319916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41533" cy="6943481"/>
                          <a:chOff x="407963" y="0"/>
                          <a:chExt cx="4841533" cy="6943481"/>
                        </a:xfrm>
                      </wpg:grpSpPr>
                      <pic:pic xmlns:pic="http://schemas.openxmlformats.org/drawingml/2006/picture">
                        <pic:nvPicPr>
                          <pic:cNvPr id="2005212124" name="Picture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07963" y="4445391"/>
                            <a:ext cx="2498090" cy="249809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78209246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801859" y="0"/>
                            <a:ext cx="4161155" cy="218630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30973706" name="Picture 20" descr="A red square with a black corner&#10;&#10;Description automatically generated with medium confidence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167" r="18733"/>
                          <a:stretch/>
                        </pic:blipFill>
                        <pic:spPr bwMode="auto">
                          <a:xfrm>
                            <a:off x="3010486" y="4600136"/>
                            <a:ext cx="2239010" cy="22745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08D30A3" id="Group 2" o:spid="_x0000_s1026" style="position:absolute;margin-left:10.25pt;margin-top:-2.95pt;width:381.2pt;height:546.75pt;z-index:251661312;mso-width-relative:margin;mso-height-relative:margin" coordorigin="4079" coordsize="48415,69434" o:gfxdata="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7" type="#_x0000_t75" style="position:absolute;left:4079;top:44453;width:24981;height:249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">
                  <v:imagedata r:id="rId12" o:title=""/>
                </v:shape>
                <v:shape id="Picture 6" o:spid="_x0000_s1028" type="#_x0000_t75" style="position:absolute;left:8018;width:41612;height:218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">
                  <v:imagedata r:id="rId13" o:title=""/>
                </v:shape>
                <v:shape id="Picture 20" o:spid="_x0000_s1029" type="#_x0000_t75" alt="A red square with a black corner&#10;&#10;Description automatically generated with medium confidence" style="position:absolute;left:30104;top:46001;width:22390;height:227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">
                  <v:imagedata r:id="rId14" o:title="A red square with a black corner&#10;&#10;Description automatically generated with medium confidence" cropleft="11906f" cropright="12277f"/>
                </v:shape>
              </v:group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8244" behindDoc="0" locked="0" layoutInCell="1" allowOverlap="1" wp14:anchorId="672B2E88" wp14:editId="4684B334">
                <wp:simplePos x="0" y="0"/>
                <wp:positionH relativeFrom="column">
                  <wp:posOffset>179507</wp:posOffset>
                </wp:positionH>
                <wp:positionV relativeFrom="paragraph">
                  <wp:posOffset>30334</wp:posOffset>
                </wp:positionV>
                <wp:extent cx="344774" cy="321831"/>
                <wp:effectExtent l="0" t="0" r="0" b="0"/>
                <wp:wrapNone/>
                <wp:docPr id="1313752853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4774" cy="32183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AA7D9F7" w14:textId="730D85E8" w:rsidR="00CE6EF3" w:rsidRDefault="00CE6EF3">
                            <w: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2B2E88" id="Text Box 4" o:spid="_x0000_s1028" type="#_x0000_t202" style="position:absolute;margin-left:14.15pt;margin-top:2.4pt;width:27.15pt;height:25.35pt;z-index:25165824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" fillcolor="white [3201]" stroked="f" strokeweight=".5pt">
                <v:textbox>
                  <w:txbxContent>
                    <w:p w14:paraId="1AA7D9F7" w14:textId="730D85E8" w:rsidR="00CE6EF3" w:rsidRDefault="00CE6EF3">
                      <w: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01450C09" w14:textId="14D9ADDA" w:rsidR="009240FC" w:rsidRDefault="009240FC" w:rsidP="009240FC">
      <w:pPr>
        <w:spacing w:line="480" w:lineRule="auto"/>
      </w:pPr>
    </w:p>
    <w:p w14:paraId="50EB5E41" w14:textId="4CE0F056" w:rsidR="009240FC" w:rsidRDefault="009240FC" w:rsidP="009240FC">
      <w:pPr>
        <w:spacing w:line="480" w:lineRule="auto"/>
      </w:pPr>
    </w:p>
    <w:p w14:paraId="708BCB2A" w14:textId="2AB0B925" w:rsidR="009240FC" w:rsidRPr="007E7656" w:rsidRDefault="009240FC" w:rsidP="009240FC">
      <w:pPr>
        <w:spacing w:line="480" w:lineRule="auto"/>
      </w:pPr>
    </w:p>
    <w:p w14:paraId="3DFDF09C" w14:textId="750FAB49" w:rsidR="009240FC" w:rsidRDefault="009240FC" w:rsidP="009240FC">
      <w:pPr>
        <w:spacing w:line="480" w:lineRule="auto"/>
      </w:pPr>
    </w:p>
    <w:p w14:paraId="52046F4E" w14:textId="1C7703D6" w:rsidR="009240FC" w:rsidRPr="00BF00E2" w:rsidRDefault="00CE6EF3" w:rsidP="009240FC">
      <w:pPr>
        <w:spacing w:line="48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5" behindDoc="0" locked="0" layoutInCell="1" allowOverlap="1" wp14:anchorId="23840EB6" wp14:editId="74E06409">
                <wp:simplePos x="0" y="0"/>
                <wp:positionH relativeFrom="column">
                  <wp:posOffset>46990</wp:posOffset>
                </wp:positionH>
                <wp:positionV relativeFrom="paragraph">
                  <wp:posOffset>215244</wp:posOffset>
                </wp:positionV>
                <wp:extent cx="344774" cy="321831"/>
                <wp:effectExtent l="0" t="0" r="0" b="0"/>
                <wp:wrapNone/>
                <wp:docPr id="260903360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4774" cy="32183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2395798" w14:textId="12C0A7B6" w:rsidR="00CE6EF3" w:rsidRDefault="00CE6EF3" w:rsidP="00CE6EF3">
                            <w: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3840EB6" id="_x0000_s1029" type="#_x0000_t202" style="position:absolute;margin-left:3.7pt;margin-top:16.95pt;width:27.15pt;height:25.35pt;z-index:251658245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" fillcolor="white [3201]" stroked="f" strokeweight=".5pt">
                <v:textbox>
                  <w:txbxContent>
                    <w:p w14:paraId="52395798" w14:textId="12C0A7B6" w:rsidR="00CE6EF3" w:rsidRDefault="00CE6EF3" w:rsidP="00CE6EF3">
                      <w: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CC18B4">
        <w:rPr>
          <w:noProof/>
        </w:rPr>
        <w:drawing>
          <wp:anchor distT="0" distB="0" distL="114300" distR="114300" simplePos="0" relativeHeight="251658243" behindDoc="0" locked="0" layoutInCell="1" allowOverlap="1" wp14:anchorId="489C84C5" wp14:editId="1C028CDD">
            <wp:simplePos x="0" y="0"/>
            <wp:positionH relativeFrom="margin">
              <wp:posOffset>434538</wp:posOffset>
            </wp:positionH>
            <wp:positionV relativeFrom="margin">
              <wp:posOffset>1763178</wp:posOffset>
            </wp:positionV>
            <wp:extent cx="4291965" cy="2662555"/>
            <wp:effectExtent l="0" t="0" r="635" b="4445"/>
            <wp:wrapSquare wrapText="bothSides"/>
            <wp:docPr id="1404234924" name="Picture 3" descr="A comparison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4234924" name="Picture 3" descr="A comparison of a graph&#10;&#10;AI-generated content may be incorrect.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1965" cy="26625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F2EECFD" w14:textId="58B41C66" w:rsidR="009240FC" w:rsidRPr="00BF00E2" w:rsidRDefault="009240FC" w:rsidP="009240FC">
      <w:pPr>
        <w:spacing w:line="480" w:lineRule="auto"/>
      </w:pPr>
    </w:p>
    <w:p w14:paraId="16465DBC" w14:textId="79D39141" w:rsidR="009240FC" w:rsidRPr="00BF00E2" w:rsidRDefault="009240FC" w:rsidP="009240FC">
      <w:pPr>
        <w:spacing w:line="480" w:lineRule="auto"/>
      </w:pPr>
    </w:p>
    <w:p w14:paraId="2486B523" w14:textId="13CCBEA9" w:rsidR="009240FC" w:rsidRPr="00BF00E2" w:rsidRDefault="009240FC" w:rsidP="009240FC">
      <w:pPr>
        <w:spacing w:line="480" w:lineRule="auto"/>
      </w:pPr>
    </w:p>
    <w:p w14:paraId="5EDFD043" w14:textId="7B345D90" w:rsidR="009240FC" w:rsidRPr="00BF00E2" w:rsidRDefault="009240FC" w:rsidP="009240FC">
      <w:pPr>
        <w:spacing w:line="480" w:lineRule="auto"/>
      </w:pPr>
    </w:p>
    <w:p w14:paraId="4B457E4B" w14:textId="438B7B2E" w:rsidR="009240FC" w:rsidRPr="00BF00E2" w:rsidRDefault="009240FC" w:rsidP="009240FC">
      <w:pPr>
        <w:spacing w:line="480" w:lineRule="auto"/>
      </w:pPr>
    </w:p>
    <w:p w14:paraId="440AE8ED" w14:textId="77777777" w:rsidR="009240FC" w:rsidRPr="00BF00E2" w:rsidRDefault="009240FC" w:rsidP="009240FC">
      <w:pPr>
        <w:spacing w:line="480" w:lineRule="auto"/>
      </w:pPr>
    </w:p>
    <w:p w14:paraId="7196923A" w14:textId="77777777" w:rsidR="009240FC" w:rsidRPr="00BF00E2" w:rsidRDefault="009240FC" w:rsidP="009240FC">
      <w:pPr>
        <w:spacing w:line="480" w:lineRule="auto"/>
      </w:pPr>
    </w:p>
    <w:p w14:paraId="3874BBDF" w14:textId="1DDFE8F2" w:rsidR="009240FC" w:rsidRPr="00BF00E2" w:rsidRDefault="00CE6EF3" w:rsidP="009240FC">
      <w:pPr>
        <w:spacing w:line="48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6" behindDoc="0" locked="0" layoutInCell="1" allowOverlap="1" wp14:anchorId="31F85186" wp14:editId="1E5C51B5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344774" cy="321831"/>
                <wp:effectExtent l="0" t="0" r="0" b="0"/>
                <wp:wrapNone/>
                <wp:docPr id="329171097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4774" cy="32183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95A9064" w14:textId="595F53F1" w:rsidR="00CE6EF3" w:rsidRDefault="00CE6EF3" w:rsidP="00CE6EF3">
                            <w: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F85186" id="_x0000_s1030" type="#_x0000_t202" style="position:absolute;margin-left:0;margin-top:0;width:27.15pt;height:25.35pt;z-index:25165824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" fillcolor="white [3201]" stroked="f" strokeweight=".5pt">
                <v:textbox>
                  <w:txbxContent>
                    <w:p w14:paraId="695A9064" w14:textId="595F53F1" w:rsidR="00CE6EF3" w:rsidRDefault="00CE6EF3" w:rsidP="00CE6EF3">
                      <w: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</w:p>
    <w:p w14:paraId="71583D24" w14:textId="77777777" w:rsidR="009240FC" w:rsidRPr="00BF00E2" w:rsidRDefault="009240FC" w:rsidP="009240FC">
      <w:pPr>
        <w:spacing w:line="480" w:lineRule="auto"/>
      </w:pPr>
    </w:p>
    <w:p w14:paraId="612E73D4" w14:textId="77777777" w:rsidR="009240FC" w:rsidRPr="00BF00E2" w:rsidRDefault="009240FC" w:rsidP="009240FC">
      <w:pPr>
        <w:spacing w:line="480" w:lineRule="auto"/>
      </w:pPr>
    </w:p>
    <w:p w14:paraId="4E1E7FA1" w14:textId="77777777" w:rsidR="009240FC" w:rsidRPr="00BF00E2" w:rsidRDefault="009240FC" w:rsidP="009240FC">
      <w:pPr>
        <w:spacing w:line="480" w:lineRule="auto"/>
      </w:pPr>
    </w:p>
    <w:p w14:paraId="031327BF" w14:textId="77777777" w:rsidR="009240FC" w:rsidRPr="00BF00E2" w:rsidRDefault="009240FC" w:rsidP="009240FC">
      <w:pPr>
        <w:spacing w:line="480" w:lineRule="auto"/>
      </w:pPr>
    </w:p>
    <w:p w14:paraId="10E87F37" w14:textId="77777777" w:rsidR="009240FC" w:rsidRPr="00BF00E2" w:rsidRDefault="009240FC" w:rsidP="009240FC">
      <w:pPr>
        <w:spacing w:line="480" w:lineRule="auto"/>
      </w:pPr>
    </w:p>
    <w:p w14:paraId="426516A2" w14:textId="77777777" w:rsidR="009240FC" w:rsidRDefault="009240FC" w:rsidP="009240FC">
      <w:pPr>
        <w:tabs>
          <w:tab w:val="left" w:pos="2012"/>
        </w:tabs>
        <w:spacing w:line="480" w:lineRule="auto"/>
      </w:pPr>
      <w:r>
        <w:tab/>
      </w:r>
    </w:p>
    <w:p w14:paraId="2A7F208E" w14:textId="6B2077AC" w:rsidR="0091017A" w:rsidRPr="007B73B2" w:rsidRDefault="0091017A" w:rsidP="007B73B2">
      <w:pPr>
        <w:pStyle w:val="Heading4"/>
        <w:rPr>
          <w:rStyle w:val="Emphasis"/>
          <w:i/>
          <w:iCs/>
        </w:rPr>
      </w:pPr>
      <w:bookmarkStart w:id="1" w:name="_Toc210119338"/>
      <w:r w:rsidRPr="007B73B2">
        <w:rPr>
          <w:rStyle w:val="Strong"/>
          <w:b w:val="0"/>
          <w:bCs w:val="0"/>
        </w:rPr>
        <w:t>Figure S2.</w:t>
      </w:r>
      <w:r w:rsidRPr="007B73B2">
        <w:t xml:space="preserve"> </w:t>
      </w:r>
      <w:r w:rsidRPr="007B73B2">
        <w:rPr>
          <w:rStyle w:val="Emphasis"/>
          <w:i/>
          <w:iCs/>
        </w:rPr>
        <w:t>Construction of co-methylation networks using Weighted Gene Co-expression Network Analysis (WGCNA).</w:t>
      </w:r>
      <w:bookmarkEnd w:id="1"/>
    </w:p>
    <w:p w14:paraId="3B22116E" w14:textId="56BF0B91" w:rsidR="0091017A" w:rsidRDefault="00346675" w:rsidP="00173EBC">
      <w:pPr>
        <w:spacing w:line="360" w:lineRule="auto"/>
        <w:jc w:val="both"/>
        <w:sectPr w:rsidR="0091017A" w:rsidSect="009240FC">
          <w:headerReference w:type="even" r:id="rId16"/>
          <w:headerReference w:type="first" r:id="rId1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2869DC">
        <w:rPr>
          <w:rFonts w:asciiTheme="majorHAnsi" w:hAnsiTheme="majorHAnsi" w:cstheme="majorHAnsi"/>
        </w:rPr>
        <w:t>a) Sample clustering to detect outliers (none observed). b) Scale-free topology fit index and mean connectivity used to select the optimal power parameter. c) Cluster dendrogram built by hierarchical clustering of the dissimilarity (1–</w:t>
      </w:r>
      <w:r w:rsidR="00CC5A67" w:rsidRPr="002869DC">
        <w:rPr>
          <w:rFonts w:asciiTheme="majorHAnsi" w:hAnsiTheme="majorHAnsi" w:cstheme="majorHAnsi"/>
        </w:rPr>
        <w:t>Topological Overlap Matrix</w:t>
      </w:r>
      <w:r w:rsidRPr="002869DC">
        <w:rPr>
          <w:rFonts w:asciiTheme="majorHAnsi" w:hAnsiTheme="majorHAnsi" w:cstheme="majorHAnsi"/>
        </w:rPr>
        <w:t>) matrix, where height represents dissimilarity. Each colour corresponds to one co-methylation module; grey denotes unclustered CpGs. d) Heatmap representation of module topological overlap. Pale shades indicate minimal topological overlap, while deeper red shades indicate stronger overlap</w:t>
      </w:r>
      <w:r>
        <w:t xml:space="preserve">. </w:t>
      </w:r>
    </w:p>
    <w:p w14:paraId="250374DE" w14:textId="77777777" w:rsidR="009240FC" w:rsidRDefault="009240FC" w:rsidP="009240FC">
      <w:pPr>
        <w:spacing w:line="480" w:lineRule="auto"/>
      </w:pPr>
    </w:p>
    <w:p w14:paraId="10A71C34" w14:textId="25D9DC6E" w:rsidR="009240FC" w:rsidRPr="00693390" w:rsidRDefault="009240FC" w:rsidP="00173EBC">
      <w:pPr>
        <w:pStyle w:val="Heading4"/>
      </w:pPr>
      <w:bookmarkStart w:id="2" w:name="_Toc210119339"/>
      <w:r w:rsidRPr="00693390">
        <w:t>Table S1</w:t>
      </w:r>
      <w:r w:rsidR="00FE6FDC">
        <w:t>.</w:t>
      </w:r>
      <w:r w:rsidRPr="00693390">
        <w:t xml:space="preserve"> Associations between prenatal dietary factors and child outcomes (cognition and language) at 2</w:t>
      </w:r>
      <w:r w:rsidR="00693390" w:rsidRPr="00693390">
        <w:t xml:space="preserve"> </w:t>
      </w:r>
      <w:r w:rsidRPr="00693390">
        <w:t>years o</w:t>
      </w:r>
      <w:r w:rsidR="00693390" w:rsidRPr="00693390">
        <w:t>ld</w:t>
      </w:r>
      <w:bookmarkEnd w:id="2"/>
    </w:p>
    <w:tbl>
      <w:tblPr>
        <w:tblStyle w:val="TableGrid"/>
        <w:tblpPr w:leftFromText="180" w:rightFromText="180" w:vertAnchor="page" w:horzAnchor="margin" w:tblpY="250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9"/>
        <w:gridCol w:w="672"/>
        <w:gridCol w:w="1192"/>
        <w:gridCol w:w="865"/>
        <w:gridCol w:w="222"/>
        <w:gridCol w:w="872"/>
        <w:gridCol w:w="1546"/>
        <w:gridCol w:w="1122"/>
        <w:gridCol w:w="222"/>
        <w:gridCol w:w="886"/>
        <w:gridCol w:w="1572"/>
        <w:gridCol w:w="1140"/>
      </w:tblGrid>
      <w:tr w:rsidR="00C90DC7" w:rsidRPr="004A52C1" w14:paraId="19EC356F" w14:textId="77777777" w:rsidTr="00C90DC7">
        <w:trPr>
          <w:trHeight w:val="329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noWrap/>
            <w:hideMark/>
          </w:tcPr>
          <w:p w14:paraId="7DF42E7D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Prenatal maternal factors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</w:tcBorders>
            <w:noWrap/>
            <w:hideMark/>
          </w:tcPr>
          <w:p w14:paraId="1BA868B3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Child Cognition scores</w:t>
            </w:r>
            <w:r>
              <w:rPr>
                <w:rFonts w:asciiTheme="majorHAnsi" w:hAnsiTheme="majorHAnsi" w:cstheme="majorHAnsi"/>
              </w:rPr>
              <w:t xml:space="preserve">          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6C55519" w14:textId="77777777" w:rsidR="00C90DC7" w:rsidRPr="7EF76AC7" w:rsidRDefault="00C90DC7" w:rsidP="00C90DC7">
            <w:pPr>
              <w:jc w:val="center"/>
              <w:rPr>
                <w:rFonts w:asciiTheme="majorHAnsi" w:hAnsiTheme="majorHAnsi" w:cstheme="majorBidi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</w:tcBorders>
            <w:noWrap/>
            <w:hideMark/>
          </w:tcPr>
          <w:p w14:paraId="7B5E7127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Bidi"/>
              </w:rPr>
            </w:pPr>
            <w:r w:rsidRPr="7EF76AC7">
              <w:rPr>
                <w:rFonts w:asciiTheme="majorHAnsi" w:hAnsiTheme="majorHAnsi" w:cstheme="majorBidi"/>
              </w:rPr>
              <w:t>Child Receptive Communication scor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127D389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</w:tcBorders>
            <w:noWrap/>
            <w:hideMark/>
          </w:tcPr>
          <w:p w14:paraId="1FEB1E0A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Child Expressive Communication score</w:t>
            </w:r>
          </w:p>
        </w:tc>
      </w:tr>
      <w:tr w:rsidR="00C90DC7" w:rsidRPr="004A52C1" w14:paraId="6C4C43C0" w14:textId="77777777" w:rsidTr="00C90DC7">
        <w:trPr>
          <w:trHeight w:val="349"/>
        </w:trPr>
        <w:tc>
          <w:tcPr>
            <w:tcW w:w="0" w:type="auto"/>
            <w:vMerge/>
            <w:noWrap/>
            <w:hideMark/>
          </w:tcPr>
          <w:p w14:paraId="15CAA7F6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1A9A4A88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β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2C2A05CB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95% CI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632D1409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p-valu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3668E8F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2077F65E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β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353335A3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95% CI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089D7E9E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p-valu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D0F230E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68C097A4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β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3F865A53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95% CI LL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204403A3" w14:textId="77777777" w:rsidR="00C90DC7" w:rsidRPr="00097DBB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097DBB">
              <w:rPr>
                <w:rFonts w:asciiTheme="majorHAnsi" w:hAnsiTheme="majorHAnsi" w:cstheme="majorHAnsi"/>
              </w:rPr>
              <w:t>p-value</w:t>
            </w:r>
          </w:p>
        </w:tc>
      </w:tr>
      <w:tr w:rsidR="00C90DC7" w:rsidRPr="004A52C1" w14:paraId="3F9D07BB" w14:textId="77777777" w:rsidTr="00C90DC7">
        <w:trPr>
          <w:trHeight w:val="329"/>
        </w:trPr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44D01E27" w14:textId="77777777" w:rsidR="00C90DC7" w:rsidRPr="004A52C1" w:rsidRDefault="00C90DC7" w:rsidP="00C90DC7">
            <w:pPr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Wholefoods dietary pattern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7F218C51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0.7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4510EA93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0.40</w:t>
            </w:r>
            <w:r>
              <w:rPr>
                <w:rFonts w:asciiTheme="majorHAnsi" w:hAnsiTheme="majorHAnsi" w:cstheme="majorHAnsi"/>
              </w:rPr>
              <w:t>, 1.0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3503D9A7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&lt;0.00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FC1A3BF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72B3CC8C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1.0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76BB01EE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0.68</w:t>
            </w:r>
            <w:r>
              <w:rPr>
                <w:rFonts w:asciiTheme="majorHAnsi" w:hAnsiTheme="majorHAnsi" w:cstheme="majorHAnsi"/>
              </w:rPr>
              <w:t>, 1.3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7F45F707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&lt;0.00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A22B337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60421F91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1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63C1EEAA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0.56</w:t>
            </w:r>
            <w:r>
              <w:rPr>
                <w:rFonts w:asciiTheme="majorHAnsi" w:hAnsiTheme="majorHAnsi" w:cstheme="majorHAnsi"/>
              </w:rPr>
              <w:t xml:space="preserve">, </w:t>
            </w:r>
            <w:r w:rsidRPr="004A52C1">
              <w:rPr>
                <w:rFonts w:asciiTheme="majorHAnsi" w:hAnsiTheme="majorHAnsi" w:cstheme="majorHAnsi"/>
              </w:rPr>
              <w:t>1.4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14:paraId="21EDECAA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&lt;0.001</w:t>
            </w:r>
          </w:p>
        </w:tc>
      </w:tr>
      <w:tr w:rsidR="00C90DC7" w:rsidRPr="004A52C1" w14:paraId="2271CBB6" w14:textId="77777777" w:rsidTr="00C90DC7">
        <w:trPr>
          <w:trHeight w:val="329"/>
        </w:trPr>
        <w:tc>
          <w:tcPr>
            <w:tcW w:w="0" w:type="auto"/>
            <w:noWrap/>
            <w:hideMark/>
          </w:tcPr>
          <w:p w14:paraId="063E5FD6" w14:textId="77777777" w:rsidR="00C90DC7" w:rsidRPr="004A52C1" w:rsidRDefault="00C90DC7" w:rsidP="00C90DC7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Dietary inflammatory index</w:t>
            </w:r>
          </w:p>
        </w:tc>
        <w:tc>
          <w:tcPr>
            <w:tcW w:w="0" w:type="auto"/>
            <w:noWrap/>
            <w:hideMark/>
          </w:tcPr>
          <w:p w14:paraId="21EF527C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0.39</w:t>
            </w:r>
          </w:p>
        </w:tc>
        <w:tc>
          <w:tcPr>
            <w:tcW w:w="0" w:type="auto"/>
            <w:noWrap/>
            <w:hideMark/>
          </w:tcPr>
          <w:p w14:paraId="753C2C4C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0.59</w:t>
            </w:r>
            <w:r>
              <w:rPr>
                <w:rFonts w:asciiTheme="majorHAnsi" w:hAnsiTheme="majorHAnsi" w:cstheme="majorHAnsi"/>
              </w:rPr>
              <w:t>, -0.19</w:t>
            </w:r>
          </w:p>
        </w:tc>
        <w:tc>
          <w:tcPr>
            <w:tcW w:w="0" w:type="auto"/>
            <w:noWrap/>
            <w:hideMark/>
          </w:tcPr>
          <w:p w14:paraId="207C43DE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&lt;0.001</w:t>
            </w:r>
          </w:p>
        </w:tc>
        <w:tc>
          <w:tcPr>
            <w:tcW w:w="0" w:type="auto"/>
          </w:tcPr>
          <w:p w14:paraId="5A44509F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</w:p>
        </w:tc>
        <w:tc>
          <w:tcPr>
            <w:tcW w:w="0" w:type="auto"/>
            <w:noWrap/>
            <w:hideMark/>
          </w:tcPr>
          <w:p w14:paraId="09D5CDB7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0.46</w:t>
            </w:r>
          </w:p>
        </w:tc>
        <w:tc>
          <w:tcPr>
            <w:tcW w:w="0" w:type="auto"/>
            <w:noWrap/>
            <w:hideMark/>
          </w:tcPr>
          <w:p w14:paraId="6A4192CF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0.68</w:t>
            </w:r>
            <w:r>
              <w:rPr>
                <w:rFonts w:asciiTheme="majorHAnsi" w:hAnsiTheme="majorHAnsi" w:cstheme="majorHAnsi"/>
              </w:rPr>
              <w:t xml:space="preserve">, </w:t>
            </w:r>
            <w:r w:rsidRPr="004A52C1">
              <w:rPr>
                <w:rFonts w:asciiTheme="majorHAnsi" w:hAnsiTheme="majorHAnsi" w:cstheme="majorHAnsi"/>
              </w:rPr>
              <w:t>-0.24</w:t>
            </w:r>
          </w:p>
        </w:tc>
        <w:tc>
          <w:tcPr>
            <w:tcW w:w="0" w:type="auto"/>
            <w:noWrap/>
            <w:hideMark/>
          </w:tcPr>
          <w:p w14:paraId="70AA0B47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&lt;0.001</w:t>
            </w:r>
          </w:p>
        </w:tc>
        <w:tc>
          <w:tcPr>
            <w:tcW w:w="0" w:type="auto"/>
          </w:tcPr>
          <w:p w14:paraId="467F9B34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</w:p>
        </w:tc>
        <w:tc>
          <w:tcPr>
            <w:tcW w:w="0" w:type="auto"/>
            <w:noWrap/>
            <w:hideMark/>
          </w:tcPr>
          <w:p w14:paraId="2871EFD6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0.31</w:t>
            </w:r>
          </w:p>
        </w:tc>
        <w:tc>
          <w:tcPr>
            <w:tcW w:w="0" w:type="auto"/>
            <w:noWrap/>
            <w:hideMark/>
          </w:tcPr>
          <w:p w14:paraId="360AA555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0.60</w:t>
            </w:r>
            <w:r>
              <w:rPr>
                <w:rFonts w:asciiTheme="majorHAnsi" w:hAnsiTheme="majorHAnsi" w:cstheme="majorHAnsi"/>
              </w:rPr>
              <w:t xml:space="preserve">, </w:t>
            </w:r>
            <w:r w:rsidRPr="004A52C1">
              <w:rPr>
                <w:rFonts w:asciiTheme="majorHAnsi" w:hAnsiTheme="majorHAnsi" w:cstheme="majorHAnsi"/>
              </w:rPr>
              <w:t>-0.02</w:t>
            </w:r>
          </w:p>
        </w:tc>
        <w:tc>
          <w:tcPr>
            <w:tcW w:w="0" w:type="auto"/>
            <w:noWrap/>
            <w:hideMark/>
          </w:tcPr>
          <w:p w14:paraId="51757762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0.039</w:t>
            </w:r>
          </w:p>
        </w:tc>
      </w:tr>
      <w:tr w:rsidR="00C90DC7" w:rsidRPr="004A52C1" w14:paraId="678EE9FE" w14:textId="77777777" w:rsidTr="00C90DC7">
        <w:trPr>
          <w:trHeight w:val="329"/>
        </w:trPr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02A0C82F" w14:textId="77777777" w:rsidR="00C90DC7" w:rsidRPr="004A52C1" w:rsidRDefault="00C90DC7" w:rsidP="00C90DC7">
            <w:pPr>
              <w:rPr>
                <w:rFonts w:asciiTheme="majorHAnsi" w:hAnsiTheme="majorHAnsi" w:cstheme="majorHAnsi"/>
              </w:rPr>
            </w:pPr>
            <w:r w:rsidRPr="0000313A">
              <w:rPr>
                <w:rFonts w:asciiTheme="majorHAnsi" w:hAnsiTheme="majorHAnsi" w:cstheme="majorHAnsi"/>
              </w:rPr>
              <w:t>Processed dietary patter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6D2C55FD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0.8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58EBBD7A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Bidi"/>
              </w:rPr>
            </w:pPr>
            <w:r w:rsidRPr="7EF76AC7">
              <w:rPr>
                <w:rFonts w:asciiTheme="majorHAnsi" w:hAnsiTheme="majorHAnsi" w:cstheme="majorBidi"/>
              </w:rPr>
              <w:t>-1.41,-0.2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66D0D7BF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0.00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4F19FD6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748DD2B2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1.2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7FD8DD89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1.89</w:t>
            </w:r>
            <w:r>
              <w:rPr>
                <w:rFonts w:asciiTheme="majorHAnsi" w:hAnsiTheme="majorHAnsi" w:cstheme="majorHAnsi"/>
              </w:rPr>
              <w:t>, -0.5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3DB7E01C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&lt;0.00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21D5814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4AC8E329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1.1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17BF8B51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-1.94</w:t>
            </w:r>
            <w:r>
              <w:rPr>
                <w:rFonts w:asciiTheme="majorHAnsi" w:hAnsiTheme="majorHAnsi" w:cstheme="majorHAnsi"/>
              </w:rPr>
              <w:t>, -0.2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14:paraId="2A5059B9" w14:textId="77777777" w:rsidR="00C90DC7" w:rsidRPr="004A52C1" w:rsidRDefault="00C90DC7" w:rsidP="00C90DC7">
            <w:pPr>
              <w:jc w:val="center"/>
              <w:rPr>
                <w:rFonts w:asciiTheme="majorHAnsi" w:hAnsiTheme="majorHAnsi" w:cstheme="majorHAnsi"/>
              </w:rPr>
            </w:pPr>
            <w:r w:rsidRPr="004A52C1">
              <w:rPr>
                <w:rFonts w:asciiTheme="majorHAnsi" w:hAnsiTheme="majorHAnsi" w:cstheme="majorHAnsi"/>
              </w:rPr>
              <w:t>0.010</w:t>
            </w:r>
          </w:p>
        </w:tc>
      </w:tr>
    </w:tbl>
    <w:p w14:paraId="1E58EF0F" w14:textId="77777777" w:rsidR="00693390" w:rsidRDefault="00693390" w:rsidP="009240FC">
      <w:pPr>
        <w:rPr>
          <w:rFonts w:asciiTheme="majorHAnsi" w:hAnsiTheme="majorHAnsi" w:cstheme="majorHAnsi"/>
        </w:rPr>
      </w:pPr>
    </w:p>
    <w:p w14:paraId="2F860B03" w14:textId="77777777" w:rsidR="00693390" w:rsidRDefault="00693390" w:rsidP="009240FC">
      <w:pPr>
        <w:rPr>
          <w:rFonts w:asciiTheme="majorHAnsi" w:hAnsiTheme="majorHAnsi" w:cstheme="majorHAnsi"/>
        </w:rPr>
      </w:pPr>
    </w:p>
    <w:p w14:paraId="60FBBA0A" w14:textId="77777777" w:rsidR="00693390" w:rsidRDefault="00693390" w:rsidP="009240FC">
      <w:pPr>
        <w:rPr>
          <w:rFonts w:asciiTheme="majorHAnsi" w:hAnsiTheme="majorHAnsi" w:cstheme="majorHAnsi"/>
        </w:rPr>
      </w:pPr>
    </w:p>
    <w:p w14:paraId="5850C6C9" w14:textId="77777777" w:rsidR="00693390" w:rsidRDefault="00693390" w:rsidP="009240FC">
      <w:pPr>
        <w:rPr>
          <w:rFonts w:asciiTheme="majorHAnsi" w:hAnsiTheme="majorHAnsi" w:cstheme="majorHAnsi"/>
        </w:rPr>
      </w:pPr>
    </w:p>
    <w:p w14:paraId="117D91B4" w14:textId="77777777" w:rsidR="00693390" w:rsidRDefault="00693390" w:rsidP="009240FC">
      <w:pPr>
        <w:rPr>
          <w:rFonts w:asciiTheme="majorHAnsi" w:hAnsiTheme="majorHAnsi" w:cstheme="majorHAnsi"/>
        </w:rPr>
      </w:pPr>
    </w:p>
    <w:p w14:paraId="11645536" w14:textId="77777777" w:rsidR="00173EBC" w:rsidRDefault="00173EBC" w:rsidP="009240FC">
      <w:pPr>
        <w:rPr>
          <w:rFonts w:asciiTheme="majorHAnsi" w:hAnsiTheme="majorHAnsi" w:cstheme="majorHAnsi"/>
        </w:rPr>
      </w:pPr>
    </w:p>
    <w:p w14:paraId="37E96C1B" w14:textId="77777777" w:rsidR="00C90DC7" w:rsidRDefault="00C90DC7" w:rsidP="009240FC">
      <w:pPr>
        <w:rPr>
          <w:rFonts w:asciiTheme="majorHAnsi" w:hAnsiTheme="majorHAnsi" w:cstheme="majorHAnsi"/>
        </w:rPr>
      </w:pPr>
    </w:p>
    <w:p w14:paraId="2EB37F21" w14:textId="249309BD" w:rsidR="009240FC" w:rsidRDefault="009240FC" w:rsidP="009240FC">
      <w:pPr>
        <w:rPr>
          <w:rFonts w:asciiTheme="majorHAnsi" w:hAnsiTheme="majorHAnsi" w:cstheme="majorHAnsi"/>
        </w:rPr>
      </w:pPr>
      <w:r w:rsidRPr="00C02206">
        <w:rPr>
          <w:rFonts w:asciiTheme="majorHAnsi" w:hAnsiTheme="majorHAnsi" w:cstheme="majorHAnsi"/>
        </w:rPr>
        <w:t xml:space="preserve">Adjusted for dietary energy intake, </w:t>
      </w:r>
      <w:r w:rsidRPr="00AD748C">
        <w:rPr>
          <w:rFonts w:asciiTheme="majorHAnsi" w:hAnsiTheme="majorHAnsi" w:cstheme="majorHAnsi"/>
        </w:rPr>
        <w:t>child’s post-conceptional age at the time of Bayley-III testing</w:t>
      </w:r>
      <w:r w:rsidRPr="00C02206">
        <w:rPr>
          <w:rFonts w:asciiTheme="majorHAnsi" w:hAnsiTheme="majorHAnsi" w:cstheme="majorHAnsi"/>
        </w:rPr>
        <w:t xml:space="preserve">, Bayley-III tester experience, child’s sex at birth. Such association was previously published by </w:t>
      </w:r>
      <w:r w:rsidRPr="00C02206">
        <w:rPr>
          <w:rFonts w:asciiTheme="majorHAnsi" w:hAnsiTheme="majorHAnsi" w:cstheme="majorHAnsi"/>
        </w:rPr>
        <w:fldChar w:fldCharType="begin">
          <w:fldData xml:space="preserve">PEVuZE5vdGU+PENpdGU+PEF1dGhvcj5Hb2dvczwvQXV0aG9yPjxZZWFyPjIwMjQ8L1llYXI+PFJl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</w:fldData>
        </w:fldChar>
      </w:r>
      <w:r>
        <w:rPr>
          <w:rFonts w:asciiTheme="majorHAnsi" w:hAnsiTheme="majorHAnsi" w:cstheme="majorHAnsi"/>
        </w:rPr>
        <w:instrText xml:space="preserve"> ADDIN EN.CITE </w:instrText>
      </w:r>
      <w:r>
        <w:rPr>
          <w:rFonts w:asciiTheme="majorHAnsi" w:hAnsiTheme="majorHAnsi" w:cstheme="majorHAnsi"/>
        </w:rPr>
        <w:fldChar w:fldCharType="begin">
          <w:fldData xml:space="preserve">PEVuZE5vdGU+PENpdGU+PEF1dGhvcj5Hb2dvczwvQXV0aG9yPjxZZWFyPjIwMjQ8L1llYXI+PFJl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</w:fldData>
        </w:fldChar>
      </w:r>
      <w:r>
        <w:rPr>
          <w:rFonts w:asciiTheme="majorHAnsi" w:hAnsiTheme="majorHAnsi" w:cstheme="majorHAnsi"/>
        </w:rPr>
        <w:instrText xml:space="preserve"> ADDIN EN.CITE.DATA </w:instrText>
      </w:r>
      <w:r>
        <w:rPr>
          <w:rFonts w:asciiTheme="majorHAnsi" w:hAnsiTheme="majorHAnsi" w:cstheme="majorHAnsi"/>
        </w:rPr>
      </w:r>
      <w:r>
        <w:rPr>
          <w:rFonts w:asciiTheme="majorHAnsi" w:hAnsiTheme="majorHAnsi" w:cstheme="majorHAnsi"/>
        </w:rPr>
        <w:fldChar w:fldCharType="end"/>
      </w:r>
      <w:r w:rsidRPr="00C02206">
        <w:rPr>
          <w:rFonts w:asciiTheme="majorHAnsi" w:hAnsiTheme="majorHAnsi" w:cstheme="majorHAnsi"/>
        </w:rPr>
      </w:r>
      <w:r w:rsidRPr="00C02206">
        <w:rPr>
          <w:rFonts w:asciiTheme="majorHAnsi" w:hAnsiTheme="majorHAnsi" w:cstheme="majorHAnsi"/>
        </w:rPr>
        <w:fldChar w:fldCharType="separate"/>
      </w:r>
      <w:r>
        <w:rPr>
          <w:rFonts w:asciiTheme="majorHAnsi" w:hAnsiTheme="majorHAnsi" w:cstheme="majorHAnsi"/>
          <w:noProof/>
        </w:rPr>
        <w:t>(13, 53)</w:t>
      </w:r>
      <w:r w:rsidRPr="00C02206">
        <w:rPr>
          <w:rFonts w:asciiTheme="majorHAnsi" w:hAnsiTheme="majorHAnsi" w:cstheme="majorHAnsi"/>
        </w:rPr>
        <w:fldChar w:fldCharType="end"/>
      </w:r>
    </w:p>
    <w:p w14:paraId="7FCF5230" w14:textId="77777777" w:rsidR="008243BA" w:rsidRDefault="008243BA" w:rsidP="009240FC">
      <w:pPr>
        <w:pStyle w:val="Heading2"/>
        <w:spacing w:line="480" w:lineRule="auto"/>
        <w:rPr>
          <w:rStyle w:val="Heading4Char"/>
        </w:rPr>
        <w:sectPr w:rsidR="008243BA" w:rsidSect="008243B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75CC73BD" w14:textId="31EA26D4" w:rsidR="008243BA" w:rsidRPr="008243BA" w:rsidRDefault="008243BA" w:rsidP="00CA5772">
      <w:pPr>
        <w:pStyle w:val="Heading4"/>
      </w:pPr>
      <w:bookmarkStart w:id="3" w:name="_Toc210119340"/>
      <w:r w:rsidRPr="008243BA">
        <w:lastRenderedPageBreak/>
        <w:t>Table S2</w:t>
      </w:r>
      <w:r w:rsidR="00FE6FDC">
        <w:t>.</w:t>
      </w:r>
      <w:r w:rsidRPr="008243BA">
        <w:t xml:space="preserve"> Sensitivity analysis of the mediating role of </w:t>
      </w:r>
      <w:r w:rsidR="000A2780">
        <w:t>Co</w:t>
      </w:r>
      <w:r w:rsidRPr="008243BA">
        <w:t>-MN</w:t>
      </w:r>
      <w:r w:rsidRPr="00545A82">
        <w:rPr>
          <w:vertAlign w:val="superscript"/>
        </w:rPr>
        <w:t>cog1</w:t>
      </w:r>
      <w:r w:rsidRPr="008243BA">
        <w:t xml:space="preserve"> in the</w:t>
      </w:r>
      <w:r w:rsidRPr="00CA5F8C">
        <w:t xml:space="preserve"> relationship between prenatal diet and child</w:t>
      </w:r>
      <w:r w:rsidR="008215B7">
        <w:t>ren</w:t>
      </w:r>
      <w:r w:rsidRPr="00CA5F8C">
        <w:t>’s Bayley III scores</w:t>
      </w:r>
      <w:r w:rsidR="00CA5772">
        <w:t>.</w:t>
      </w:r>
      <w:bookmarkEnd w:id="3"/>
    </w:p>
    <w:tbl>
      <w:tblPr>
        <w:tblStyle w:val="TableGrid"/>
        <w:tblpPr w:leftFromText="180" w:rightFromText="180" w:vertAnchor="page" w:horzAnchor="margin" w:tblpY="182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1130"/>
        <w:gridCol w:w="2125"/>
        <w:gridCol w:w="1317"/>
        <w:gridCol w:w="2085"/>
        <w:gridCol w:w="992"/>
        <w:gridCol w:w="2124"/>
        <w:gridCol w:w="1481"/>
      </w:tblGrid>
      <w:tr w:rsidR="00CA5772" w:rsidRPr="008243BA" w14:paraId="1415F433" w14:textId="77777777" w:rsidTr="00CA5772">
        <w:tc>
          <w:tcPr>
            <w:tcW w:w="2694" w:type="dxa"/>
            <w:tcBorders>
              <w:top w:val="single" w:sz="4" w:space="0" w:color="auto"/>
            </w:tcBorders>
          </w:tcPr>
          <w:p w14:paraId="04C56040" w14:textId="77777777" w:rsidR="00CA5772" w:rsidRPr="008243BA" w:rsidRDefault="00CA5772" w:rsidP="00CA5772"/>
        </w:tc>
        <w:tc>
          <w:tcPr>
            <w:tcW w:w="1130" w:type="dxa"/>
            <w:tcBorders>
              <w:top w:val="single" w:sz="4" w:space="0" w:color="auto"/>
            </w:tcBorders>
          </w:tcPr>
          <w:p w14:paraId="230A3212" w14:textId="77777777" w:rsidR="00CA5772" w:rsidRPr="008243BA" w:rsidRDefault="00CA5772" w:rsidP="00CA5772"/>
        </w:tc>
        <w:tc>
          <w:tcPr>
            <w:tcW w:w="10124" w:type="dxa"/>
            <w:gridSpan w:val="6"/>
            <w:tcBorders>
              <w:top w:val="single" w:sz="4" w:space="0" w:color="auto"/>
            </w:tcBorders>
          </w:tcPr>
          <w:p w14:paraId="592FA691" w14:textId="77777777" w:rsidR="00CA5772" w:rsidRPr="008243BA" w:rsidRDefault="00CA5772" w:rsidP="00CA5772">
            <w:pPr>
              <w:jc w:val="center"/>
            </w:pPr>
            <w:r w:rsidRPr="008243BA">
              <w:t>Child’s Bayley-III raw score</w:t>
            </w:r>
          </w:p>
        </w:tc>
      </w:tr>
      <w:tr w:rsidR="00CA5772" w:rsidRPr="008243BA" w14:paraId="416E57CD" w14:textId="77777777" w:rsidTr="00CA5772">
        <w:tc>
          <w:tcPr>
            <w:tcW w:w="2694" w:type="dxa"/>
          </w:tcPr>
          <w:p w14:paraId="2946151B" w14:textId="77777777" w:rsidR="00CA5772" w:rsidRPr="008243BA" w:rsidRDefault="00CA5772" w:rsidP="00CA5772"/>
        </w:tc>
        <w:tc>
          <w:tcPr>
            <w:tcW w:w="1130" w:type="dxa"/>
          </w:tcPr>
          <w:p w14:paraId="00A478B7" w14:textId="77777777" w:rsidR="00CA5772" w:rsidRPr="008243BA" w:rsidRDefault="00CA5772" w:rsidP="00CA5772"/>
        </w:tc>
        <w:tc>
          <w:tcPr>
            <w:tcW w:w="3442" w:type="dxa"/>
            <w:gridSpan w:val="2"/>
          </w:tcPr>
          <w:p w14:paraId="40B7B808" w14:textId="77777777" w:rsidR="00CA5772" w:rsidRPr="008243BA" w:rsidRDefault="00CA5772" w:rsidP="00CA5772">
            <w:r w:rsidRPr="008243BA">
              <w:t>Cognition</w:t>
            </w:r>
          </w:p>
        </w:tc>
        <w:tc>
          <w:tcPr>
            <w:tcW w:w="3077" w:type="dxa"/>
            <w:gridSpan w:val="2"/>
          </w:tcPr>
          <w:p w14:paraId="631BE38C" w14:textId="77777777" w:rsidR="00CA5772" w:rsidRPr="008243BA" w:rsidRDefault="00CA5772" w:rsidP="00CA5772">
            <w:r w:rsidRPr="008243BA">
              <w:t xml:space="preserve">Receptive communication </w:t>
            </w:r>
          </w:p>
        </w:tc>
        <w:tc>
          <w:tcPr>
            <w:tcW w:w="3605" w:type="dxa"/>
            <w:gridSpan w:val="2"/>
          </w:tcPr>
          <w:p w14:paraId="3FF55298" w14:textId="77777777" w:rsidR="00CA5772" w:rsidRPr="008243BA" w:rsidRDefault="00CA5772" w:rsidP="00CA5772">
            <w:r w:rsidRPr="008243BA">
              <w:t xml:space="preserve">Expressive communication </w:t>
            </w:r>
          </w:p>
        </w:tc>
      </w:tr>
      <w:tr w:rsidR="00CA5772" w:rsidRPr="008243BA" w14:paraId="4FA0D4F5" w14:textId="77777777" w:rsidTr="00CA5772">
        <w:tc>
          <w:tcPr>
            <w:tcW w:w="2694" w:type="dxa"/>
            <w:tcBorders>
              <w:bottom w:val="single" w:sz="4" w:space="0" w:color="auto"/>
            </w:tcBorders>
          </w:tcPr>
          <w:p w14:paraId="412B315C" w14:textId="77777777" w:rsidR="00CA5772" w:rsidRPr="008243BA" w:rsidRDefault="00CA5772" w:rsidP="00CA5772">
            <w:r w:rsidRPr="008243BA">
              <w:t xml:space="preserve">Prenatal dietary factors </w:t>
            </w:r>
          </w:p>
        </w:tc>
        <w:tc>
          <w:tcPr>
            <w:tcW w:w="1130" w:type="dxa"/>
            <w:tcBorders>
              <w:bottom w:val="single" w:sz="4" w:space="0" w:color="auto"/>
            </w:tcBorders>
          </w:tcPr>
          <w:p w14:paraId="311160C1" w14:textId="77777777" w:rsidR="00CA5772" w:rsidRPr="008243BA" w:rsidRDefault="00CA5772" w:rsidP="00CA5772">
            <w:r w:rsidRPr="008243BA">
              <w:t>Effects</w:t>
            </w:r>
          </w:p>
        </w:tc>
        <w:tc>
          <w:tcPr>
            <w:tcW w:w="2125" w:type="dxa"/>
            <w:tcBorders>
              <w:bottom w:val="single" w:sz="4" w:space="0" w:color="auto"/>
            </w:tcBorders>
          </w:tcPr>
          <w:p w14:paraId="02B986C9" w14:textId="77777777" w:rsidR="00CA5772" w:rsidRPr="008243BA" w:rsidRDefault="00CA5772" w:rsidP="00CA5772">
            <w:r w:rsidRPr="008243BA">
              <w:t>β</w:t>
            </w:r>
            <w:r w:rsidRPr="008243BA" w:rsidDel="00033E1C">
              <w:t xml:space="preserve"> </w:t>
            </w:r>
            <w:r w:rsidRPr="008243BA">
              <w:t xml:space="preserve"> (95%CI)</w:t>
            </w:r>
          </w:p>
        </w:tc>
        <w:tc>
          <w:tcPr>
            <w:tcW w:w="1317" w:type="dxa"/>
            <w:tcBorders>
              <w:bottom w:val="single" w:sz="4" w:space="0" w:color="auto"/>
            </w:tcBorders>
          </w:tcPr>
          <w:p w14:paraId="2274891D" w14:textId="77777777" w:rsidR="00CA5772" w:rsidRPr="008243BA" w:rsidRDefault="00CA5772" w:rsidP="00CA5772">
            <w:r w:rsidRPr="008243BA">
              <w:t>p-value</w:t>
            </w:r>
          </w:p>
        </w:tc>
        <w:tc>
          <w:tcPr>
            <w:tcW w:w="2085" w:type="dxa"/>
            <w:tcBorders>
              <w:bottom w:val="single" w:sz="4" w:space="0" w:color="auto"/>
            </w:tcBorders>
          </w:tcPr>
          <w:p w14:paraId="6BBCEAF0" w14:textId="77777777" w:rsidR="00CA5772" w:rsidRPr="008243BA" w:rsidRDefault="00CA5772" w:rsidP="00CA5772">
            <w:r w:rsidRPr="008243BA">
              <w:t>β</w:t>
            </w:r>
            <w:r w:rsidRPr="008243BA" w:rsidDel="00033E1C">
              <w:t xml:space="preserve"> </w:t>
            </w:r>
            <w:r w:rsidRPr="008243BA">
              <w:t xml:space="preserve"> (95%CI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498DDC05" w14:textId="77777777" w:rsidR="00CA5772" w:rsidRPr="008243BA" w:rsidRDefault="00CA5772" w:rsidP="00CA5772">
            <w:r w:rsidRPr="008243BA">
              <w:t>p-value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14:paraId="623E75C5" w14:textId="77777777" w:rsidR="00CA5772" w:rsidRPr="008243BA" w:rsidRDefault="00CA5772" w:rsidP="00CA5772">
            <w:r w:rsidRPr="008243BA">
              <w:t>β</w:t>
            </w:r>
            <w:r w:rsidRPr="008243BA" w:rsidDel="00033E1C">
              <w:t xml:space="preserve"> </w:t>
            </w:r>
            <w:r w:rsidRPr="008243BA">
              <w:t xml:space="preserve"> (95%CI)</w:t>
            </w:r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1138EB20" w14:textId="77777777" w:rsidR="00CA5772" w:rsidRPr="008243BA" w:rsidRDefault="00CA5772" w:rsidP="00CA5772">
            <w:r w:rsidRPr="008243BA">
              <w:t>p-value</w:t>
            </w:r>
          </w:p>
        </w:tc>
      </w:tr>
      <w:tr w:rsidR="00CA5772" w:rsidRPr="008243BA" w14:paraId="6568C572" w14:textId="77777777" w:rsidTr="00CA5772">
        <w:tc>
          <w:tcPr>
            <w:tcW w:w="2694" w:type="dxa"/>
            <w:tcBorders>
              <w:top w:val="single" w:sz="4" w:space="0" w:color="auto"/>
            </w:tcBorders>
          </w:tcPr>
          <w:p w14:paraId="6816ACE5" w14:textId="77777777" w:rsidR="00CA5772" w:rsidRPr="008243BA" w:rsidRDefault="00CA5772" w:rsidP="00CA5772">
            <w:pPr>
              <w:rPr>
                <w:b/>
                <w:bCs/>
              </w:rPr>
            </w:pPr>
            <w:r w:rsidRPr="008243BA">
              <w:rPr>
                <w:b/>
                <w:bCs/>
              </w:rPr>
              <w:t>Co-MN</w:t>
            </w:r>
            <w:r w:rsidRPr="008243BA">
              <w:rPr>
                <w:b/>
                <w:bCs/>
                <w:vertAlign w:val="superscript"/>
              </w:rPr>
              <w:t>cog1</w:t>
            </w:r>
            <w:r w:rsidRPr="008243BA">
              <w:rPr>
                <w:b/>
                <w:bCs/>
              </w:rPr>
              <w:t xml:space="preserve"> as mediator </w:t>
            </w:r>
          </w:p>
        </w:tc>
        <w:tc>
          <w:tcPr>
            <w:tcW w:w="1130" w:type="dxa"/>
            <w:tcBorders>
              <w:top w:val="single" w:sz="4" w:space="0" w:color="auto"/>
            </w:tcBorders>
          </w:tcPr>
          <w:p w14:paraId="48F3AAA0" w14:textId="77777777" w:rsidR="00CA5772" w:rsidRPr="008243BA" w:rsidRDefault="00CA5772" w:rsidP="00CA5772"/>
        </w:tc>
        <w:tc>
          <w:tcPr>
            <w:tcW w:w="2125" w:type="dxa"/>
            <w:tcBorders>
              <w:top w:val="single" w:sz="4" w:space="0" w:color="auto"/>
            </w:tcBorders>
          </w:tcPr>
          <w:p w14:paraId="46E5A95F" w14:textId="77777777" w:rsidR="00CA5772" w:rsidRPr="008243BA" w:rsidRDefault="00CA5772" w:rsidP="00CA5772"/>
        </w:tc>
        <w:tc>
          <w:tcPr>
            <w:tcW w:w="1317" w:type="dxa"/>
            <w:tcBorders>
              <w:top w:val="single" w:sz="4" w:space="0" w:color="auto"/>
            </w:tcBorders>
          </w:tcPr>
          <w:p w14:paraId="739F74E7" w14:textId="77777777" w:rsidR="00CA5772" w:rsidRPr="008243BA" w:rsidRDefault="00CA5772" w:rsidP="00CA5772"/>
        </w:tc>
        <w:tc>
          <w:tcPr>
            <w:tcW w:w="2085" w:type="dxa"/>
            <w:tcBorders>
              <w:top w:val="single" w:sz="4" w:space="0" w:color="auto"/>
            </w:tcBorders>
          </w:tcPr>
          <w:p w14:paraId="4754C87D" w14:textId="77777777" w:rsidR="00CA5772" w:rsidRPr="008243BA" w:rsidRDefault="00CA5772" w:rsidP="00CA5772"/>
        </w:tc>
        <w:tc>
          <w:tcPr>
            <w:tcW w:w="992" w:type="dxa"/>
            <w:tcBorders>
              <w:top w:val="single" w:sz="4" w:space="0" w:color="auto"/>
            </w:tcBorders>
          </w:tcPr>
          <w:p w14:paraId="1A9C45F2" w14:textId="77777777" w:rsidR="00CA5772" w:rsidRPr="008243BA" w:rsidRDefault="00CA5772" w:rsidP="00CA5772"/>
        </w:tc>
        <w:tc>
          <w:tcPr>
            <w:tcW w:w="2124" w:type="dxa"/>
            <w:tcBorders>
              <w:top w:val="single" w:sz="4" w:space="0" w:color="auto"/>
            </w:tcBorders>
          </w:tcPr>
          <w:p w14:paraId="783402EB" w14:textId="77777777" w:rsidR="00CA5772" w:rsidRPr="008243BA" w:rsidRDefault="00CA5772" w:rsidP="00CA5772"/>
        </w:tc>
        <w:tc>
          <w:tcPr>
            <w:tcW w:w="1481" w:type="dxa"/>
            <w:tcBorders>
              <w:top w:val="single" w:sz="4" w:space="0" w:color="auto"/>
            </w:tcBorders>
          </w:tcPr>
          <w:p w14:paraId="7E60DF70" w14:textId="77777777" w:rsidR="00CA5772" w:rsidRPr="008243BA" w:rsidRDefault="00CA5772" w:rsidP="00CA5772"/>
        </w:tc>
      </w:tr>
      <w:tr w:rsidR="00CA5772" w:rsidRPr="008243BA" w14:paraId="69AB77EA" w14:textId="77777777" w:rsidTr="00CA5772">
        <w:tc>
          <w:tcPr>
            <w:tcW w:w="2694" w:type="dxa"/>
          </w:tcPr>
          <w:p w14:paraId="7F6B86B2" w14:textId="77777777" w:rsidR="00CA5772" w:rsidRPr="008243BA" w:rsidRDefault="00CA5772" w:rsidP="00CA5772">
            <w:r w:rsidRPr="008243BA">
              <w:t>Wholefood diet</w:t>
            </w:r>
          </w:p>
        </w:tc>
        <w:tc>
          <w:tcPr>
            <w:tcW w:w="1130" w:type="dxa"/>
          </w:tcPr>
          <w:p w14:paraId="5B1B4429" w14:textId="77777777" w:rsidR="00CA5772" w:rsidRPr="008243BA" w:rsidRDefault="00CA5772" w:rsidP="00CA5772">
            <w:pPr>
              <w:rPr>
                <w:b/>
                <w:bCs/>
              </w:rPr>
            </w:pPr>
            <w:r w:rsidRPr="008243BA">
              <w:rPr>
                <w:b/>
                <w:bCs/>
              </w:rPr>
              <w:t>Indirect</w:t>
            </w:r>
          </w:p>
        </w:tc>
        <w:tc>
          <w:tcPr>
            <w:tcW w:w="2125" w:type="dxa"/>
          </w:tcPr>
          <w:p w14:paraId="4012CF82" w14:textId="77777777" w:rsidR="00CA5772" w:rsidRPr="008243BA" w:rsidRDefault="00CA5772" w:rsidP="00CA5772">
            <w:pPr>
              <w:rPr>
                <w:b/>
                <w:bCs/>
              </w:rPr>
            </w:pPr>
            <w:r w:rsidRPr="008243BA">
              <w:rPr>
                <w:b/>
                <w:bCs/>
              </w:rPr>
              <w:t>0.05 (0,0.12)</w:t>
            </w:r>
          </w:p>
        </w:tc>
        <w:tc>
          <w:tcPr>
            <w:tcW w:w="1317" w:type="dxa"/>
          </w:tcPr>
          <w:p w14:paraId="2CAF764F" w14:textId="77777777" w:rsidR="00CA5772" w:rsidRPr="008243BA" w:rsidRDefault="00CA5772" w:rsidP="00CA5772">
            <w:pPr>
              <w:rPr>
                <w:b/>
                <w:bCs/>
              </w:rPr>
            </w:pPr>
            <w:r w:rsidRPr="008243BA">
              <w:rPr>
                <w:b/>
                <w:bCs/>
              </w:rPr>
              <w:t>0.046</w:t>
            </w:r>
          </w:p>
        </w:tc>
        <w:tc>
          <w:tcPr>
            <w:tcW w:w="2085" w:type="dxa"/>
          </w:tcPr>
          <w:p w14:paraId="625A847F" w14:textId="77777777" w:rsidR="00CA5772" w:rsidRPr="008243BA" w:rsidRDefault="00CA5772" w:rsidP="00CA5772">
            <w:pPr>
              <w:rPr>
                <w:b/>
                <w:bCs/>
                <w:i/>
                <w:iCs/>
              </w:rPr>
            </w:pPr>
            <w:r w:rsidRPr="008243BA">
              <w:rPr>
                <w:b/>
                <w:bCs/>
                <w:i/>
                <w:iCs/>
              </w:rPr>
              <w:t>0.05 (0, 0.13)</w:t>
            </w:r>
          </w:p>
        </w:tc>
        <w:tc>
          <w:tcPr>
            <w:tcW w:w="992" w:type="dxa"/>
            <w:vAlign w:val="bottom"/>
          </w:tcPr>
          <w:p w14:paraId="4599E722" w14:textId="77777777" w:rsidR="00CA5772" w:rsidRPr="008243BA" w:rsidRDefault="00CA5772" w:rsidP="00CA5772">
            <w:pPr>
              <w:rPr>
                <w:b/>
                <w:bCs/>
                <w:i/>
                <w:iCs/>
              </w:rPr>
            </w:pPr>
            <w:r w:rsidRPr="008243BA">
              <w:rPr>
                <w:i/>
                <w:iCs/>
              </w:rPr>
              <w:t>0.068</w:t>
            </w:r>
          </w:p>
        </w:tc>
        <w:tc>
          <w:tcPr>
            <w:tcW w:w="2124" w:type="dxa"/>
          </w:tcPr>
          <w:p w14:paraId="3C44EBE1" w14:textId="77777777" w:rsidR="00CA5772" w:rsidRPr="008243BA" w:rsidRDefault="00CA5772" w:rsidP="00CA5772">
            <w:r w:rsidRPr="008243BA">
              <w:t xml:space="preserve">0.05 (-0.02,0.14) </w:t>
            </w:r>
          </w:p>
        </w:tc>
        <w:tc>
          <w:tcPr>
            <w:tcW w:w="1481" w:type="dxa"/>
          </w:tcPr>
          <w:p w14:paraId="3B19D920" w14:textId="77777777" w:rsidR="00CA5772" w:rsidRPr="008243BA" w:rsidRDefault="00CA5772" w:rsidP="00CA5772">
            <w:r w:rsidRPr="008243BA">
              <w:t>0.2</w:t>
            </w:r>
          </w:p>
        </w:tc>
      </w:tr>
      <w:tr w:rsidR="00CA5772" w:rsidRPr="008243BA" w14:paraId="39D77B0C" w14:textId="77777777" w:rsidTr="00CA5772">
        <w:tc>
          <w:tcPr>
            <w:tcW w:w="2694" w:type="dxa"/>
          </w:tcPr>
          <w:p w14:paraId="72243D4C" w14:textId="77777777" w:rsidR="00CA5772" w:rsidRPr="008243BA" w:rsidRDefault="00CA5772" w:rsidP="00CA5772"/>
        </w:tc>
        <w:tc>
          <w:tcPr>
            <w:tcW w:w="1130" w:type="dxa"/>
          </w:tcPr>
          <w:p w14:paraId="73507F06" w14:textId="77777777" w:rsidR="00CA5772" w:rsidRPr="008243BA" w:rsidRDefault="00CA5772" w:rsidP="00CA5772">
            <w:r w:rsidRPr="008243BA">
              <w:t>Direct</w:t>
            </w:r>
          </w:p>
        </w:tc>
        <w:tc>
          <w:tcPr>
            <w:tcW w:w="2125" w:type="dxa"/>
          </w:tcPr>
          <w:p w14:paraId="7225F11A" w14:textId="77777777" w:rsidR="00CA5772" w:rsidRPr="008243BA" w:rsidRDefault="00CA5772" w:rsidP="00CA5772">
            <w:r w:rsidRPr="008243BA">
              <w:t>0.32 (0,0.65)</w:t>
            </w:r>
          </w:p>
        </w:tc>
        <w:tc>
          <w:tcPr>
            <w:tcW w:w="1317" w:type="dxa"/>
          </w:tcPr>
          <w:p w14:paraId="349F7040" w14:textId="77777777" w:rsidR="00CA5772" w:rsidRPr="008243BA" w:rsidRDefault="00CA5772" w:rsidP="00CA5772">
            <w:r w:rsidRPr="008243BA">
              <w:t>0.050</w:t>
            </w:r>
          </w:p>
        </w:tc>
        <w:tc>
          <w:tcPr>
            <w:tcW w:w="2085" w:type="dxa"/>
          </w:tcPr>
          <w:p w14:paraId="63A22030" w14:textId="77777777" w:rsidR="00CA5772" w:rsidRPr="008243BA" w:rsidRDefault="00CA5772" w:rsidP="00CA5772">
            <w:r w:rsidRPr="008243BA">
              <w:t>0.50 (0.14, 0.88)</w:t>
            </w:r>
          </w:p>
        </w:tc>
        <w:tc>
          <w:tcPr>
            <w:tcW w:w="992" w:type="dxa"/>
            <w:vAlign w:val="bottom"/>
          </w:tcPr>
          <w:p w14:paraId="5DB9C294" w14:textId="77777777" w:rsidR="00CA5772" w:rsidRPr="008243BA" w:rsidRDefault="00CA5772" w:rsidP="00CA5772">
            <w:r w:rsidRPr="008243BA">
              <w:t>0.008</w:t>
            </w:r>
          </w:p>
        </w:tc>
        <w:tc>
          <w:tcPr>
            <w:tcW w:w="2124" w:type="dxa"/>
          </w:tcPr>
          <w:p w14:paraId="3A6A8C3F" w14:textId="77777777" w:rsidR="00CA5772" w:rsidRPr="008243BA" w:rsidRDefault="00CA5772" w:rsidP="00CA5772">
            <w:r w:rsidRPr="008243BA">
              <w:t>0.62 (0.17,1.11)</w:t>
            </w:r>
          </w:p>
        </w:tc>
        <w:tc>
          <w:tcPr>
            <w:tcW w:w="1481" w:type="dxa"/>
          </w:tcPr>
          <w:p w14:paraId="2493169E" w14:textId="77777777" w:rsidR="00CA5772" w:rsidRPr="008243BA" w:rsidRDefault="00CA5772" w:rsidP="00CA5772">
            <w:r w:rsidRPr="008243BA">
              <w:t>0.008</w:t>
            </w:r>
          </w:p>
        </w:tc>
      </w:tr>
      <w:tr w:rsidR="00CA5772" w:rsidRPr="008243BA" w14:paraId="1310FACF" w14:textId="77777777" w:rsidTr="00CA5772">
        <w:tc>
          <w:tcPr>
            <w:tcW w:w="2694" w:type="dxa"/>
          </w:tcPr>
          <w:p w14:paraId="1A98586C" w14:textId="77777777" w:rsidR="00CA5772" w:rsidRPr="008243BA" w:rsidRDefault="00CA5772" w:rsidP="00CA5772"/>
        </w:tc>
        <w:tc>
          <w:tcPr>
            <w:tcW w:w="1130" w:type="dxa"/>
          </w:tcPr>
          <w:p w14:paraId="6184F1A3" w14:textId="77777777" w:rsidR="00CA5772" w:rsidRPr="008243BA" w:rsidRDefault="00CA5772" w:rsidP="00CA5772">
            <w:r w:rsidRPr="008243BA">
              <w:t xml:space="preserve">Total </w:t>
            </w:r>
          </w:p>
        </w:tc>
        <w:tc>
          <w:tcPr>
            <w:tcW w:w="2125" w:type="dxa"/>
          </w:tcPr>
          <w:p w14:paraId="4436E237" w14:textId="77777777" w:rsidR="00CA5772" w:rsidRPr="008243BA" w:rsidRDefault="00CA5772" w:rsidP="00CA5772">
            <w:r w:rsidRPr="008243BA">
              <w:t>0.36 (0.04,0.70)</w:t>
            </w:r>
          </w:p>
        </w:tc>
        <w:tc>
          <w:tcPr>
            <w:tcW w:w="1317" w:type="dxa"/>
          </w:tcPr>
          <w:p w14:paraId="08913652" w14:textId="77777777" w:rsidR="00CA5772" w:rsidRPr="008243BA" w:rsidRDefault="00CA5772" w:rsidP="00CA5772">
            <w:r w:rsidRPr="008243BA">
              <w:t>0.036</w:t>
            </w:r>
          </w:p>
        </w:tc>
        <w:tc>
          <w:tcPr>
            <w:tcW w:w="2085" w:type="dxa"/>
          </w:tcPr>
          <w:p w14:paraId="45DD8F34" w14:textId="77777777" w:rsidR="00CA5772" w:rsidRPr="008243BA" w:rsidRDefault="00CA5772" w:rsidP="00CA5772">
            <w:r w:rsidRPr="008243BA">
              <w:t>0.55 (0.18, 0.94)</w:t>
            </w:r>
          </w:p>
        </w:tc>
        <w:tc>
          <w:tcPr>
            <w:tcW w:w="992" w:type="dxa"/>
            <w:vAlign w:val="bottom"/>
          </w:tcPr>
          <w:p w14:paraId="5FCB8632" w14:textId="77777777" w:rsidR="00CA5772" w:rsidRPr="008243BA" w:rsidRDefault="00CA5772" w:rsidP="00CA5772">
            <w:r w:rsidRPr="008243BA">
              <w:t>0.004</w:t>
            </w:r>
          </w:p>
        </w:tc>
        <w:tc>
          <w:tcPr>
            <w:tcW w:w="2124" w:type="dxa"/>
          </w:tcPr>
          <w:p w14:paraId="1DE810DF" w14:textId="77777777" w:rsidR="00CA5772" w:rsidRPr="008243BA" w:rsidRDefault="00CA5772" w:rsidP="00CA5772">
            <w:r w:rsidRPr="008243BA">
              <w:t>0.67 (0.20, 1.15)</w:t>
            </w:r>
          </w:p>
        </w:tc>
        <w:tc>
          <w:tcPr>
            <w:tcW w:w="1481" w:type="dxa"/>
          </w:tcPr>
          <w:p w14:paraId="6ADBF348" w14:textId="77777777" w:rsidR="00CA5772" w:rsidRPr="008243BA" w:rsidRDefault="00CA5772" w:rsidP="00CA5772">
            <w:r w:rsidRPr="008243BA">
              <w:t>0.004</w:t>
            </w:r>
          </w:p>
        </w:tc>
      </w:tr>
      <w:tr w:rsidR="00CA5772" w:rsidRPr="008243BA" w14:paraId="22787AF3" w14:textId="77777777" w:rsidTr="00CA5772">
        <w:tc>
          <w:tcPr>
            <w:tcW w:w="2694" w:type="dxa"/>
          </w:tcPr>
          <w:p w14:paraId="0D728F2D" w14:textId="77777777" w:rsidR="00CA5772" w:rsidRPr="008243BA" w:rsidRDefault="00CA5772" w:rsidP="00CA5772"/>
        </w:tc>
        <w:tc>
          <w:tcPr>
            <w:tcW w:w="4572" w:type="dxa"/>
            <w:gridSpan w:val="3"/>
            <w:vAlign w:val="center"/>
          </w:tcPr>
          <w:p w14:paraId="7EEB58C2" w14:textId="77777777" w:rsidR="00CA5772" w:rsidRPr="008243BA" w:rsidRDefault="00CA5772" w:rsidP="00CA5772">
            <w:r w:rsidRPr="008243BA">
              <w:t>Proportion mediated = 12%</w:t>
            </w:r>
          </w:p>
        </w:tc>
        <w:tc>
          <w:tcPr>
            <w:tcW w:w="3077" w:type="dxa"/>
            <w:gridSpan w:val="2"/>
          </w:tcPr>
          <w:p w14:paraId="25B8F926" w14:textId="77777777" w:rsidR="00CA5772" w:rsidRPr="008243BA" w:rsidRDefault="00CA5772" w:rsidP="00CA5772">
            <w:r w:rsidRPr="008243BA">
              <w:t>Proportion mediated=8%</w:t>
            </w:r>
          </w:p>
        </w:tc>
        <w:tc>
          <w:tcPr>
            <w:tcW w:w="3605" w:type="dxa"/>
            <w:gridSpan w:val="2"/>
          </w:tcPr>
          <w:p w14:paraId="443AE538" w14:textId="77777777" w:rsidR="00CA5772" w:rsidRPr="008243BA" w:rsidRDefault="00CA5772" w:rsidP="00CA5772">
            <w:r w:rsidRPr="008243BA">
              <w:t>Proportion mediated = 6%</w:t>
            </w:r>
          </w:p>
        </w:tc>
      </w:tr>
      <w:tr w:rsidR="00CA5772" w:rsidRPr="008243BA" w14:paraId="239CE834" w14:textId="77777777" w:rsidTr="00CA5772">
        <w:tc>
          <w:tcPr>
            <w:tcW w:w="2694" w:type="dxa"/>
          </w:tcPr>
          <w:p w14:paraId="03117B72" w14:textId="77777777" w:rsidR="00CA5772" w:rsidRPr="008243BA" w:rsidRDefault="00CA5772" w:rsidP="00CA5772"/>
        </w:tc>
        <w:tc>
          <w:tcPr>
            <w:tcW w:w="4572" w:type="dxa"/>
            <w:gridSpan w:val="3"/>
            <w:vAlign w:val="center"/>
          </w:tcPr>
          <w:p w14:paraId="50B97C9C" w14:textId="77777777" w:rsidR="00CA5772" w:rsidRPr="008243BA" w:rsidRDefault="00CA5772" w:rsidP="00CA5772"/>
        </w:tc>
        <w:tc>
          <w:tcPr>
            <w:tcW w:w="3077" w:type="dxa"/>
            <w:gridSpan w:val="2"/>
          </w:tcPr>
          <w:p w14:paraId="76EE4F5A" w14:textId="77777777" w:rsidR="00CA5772" w:rsidRPr="008243BA" w:rsidRDefault="00CA5772" w:rsidP="00CA5772"/>
        </w:tc>
        <w:tc>
          <w:tcPr>
            <w:tcW w:w="3605" w:type="dxa"/>
            <w:gridSpan w:val="2"/>
          </w:tcPr>
          <w:p w14:paraId="2F672901" w14:textId="77777777" w:rsidR="00CA5772" w:rsidRPr="008243BA" w:rsidRDefault="00CA5772" w:rsidP="00CA5772"/>
        </w:tc>
      </w:tr>
      <w:tr w:rsidR="00CA5772" w:rsidRPr="008243BA" w14:paraId="5B40CA7A" w14:textId="77777777" w:rsidTr="00CA5772">
        <w:tc>
          <w:tcPr>
            <w:tcW w:w="2694" w:type="dxa"/>
          </w:tcPr>
          <w:p w14:paraId="5584C863" w14:textId="77777777" w:rsidR="00CA5772" w:rsidRPr="008243BA" w:rsidRDefault="00CA5772" w:rsidP="00CA5772"/>
        </w:tc>
        <w:tc>
          <w:tcPr>
            <w:tcW w:w="4572" w:type="dxa"/>
            <w:gridSpan w:val="3"/>
          </w:tcPr>
          <w:p w14:paraId="62087254" w14:textId="77777777" w:rsidR="00CA5772" w:rsidRPr="008243BA" w:rsidRDefault="00CA5772" w:rsidP="00CA5772"/>
        </w:tc>
        <w:tc>
          <w:tcPr>
            <w:tcW w:w="3077" w:type="dxa"/>
            <w:gridSpan w:val="2"/>
          </w:tcPr>
          <w:p w14:paraId="7916DDB9" w14:textId="77777777" w:rsidR="00CA5772" w:rsidRPr="008243BA" w:rsidRDefault="00CA5772" w:rsidP="00CA5772"/>
        </w:tc>
        <w:tc>
          <w:tcPr>
            <w:tcW w:w="3605" w:type="dxa"/>
            <w:gridSpan w:val="2"/>
          </w:tcPr>
          <w:p w14:paraId="7D4500E8" w14:textId="77777777" w:rsidR="00CA5772" w:rsidRPr="008243BA" w:rsidRDefault="00CA5772" w:rsidP="00CA5772"/>
        </w:tc>
      </w:tr>
      <w:tr w:rsidR="00CA5772" w:rsidRPr="008243BA" w14:paraId="68C8B10D" w14:textId="77777777" w:rsidTr="00CA5772">
        <w:tc>
          <w:tcPr>
            <w:tcW w:w="2694" w:type="dxa"/>
          </w:tcPr>
          <w:p w14:paraId="5FA49072" w14:textId="77777777" w:rsidR="00CA5772" w:rsidRPr="008243BA" w:rsidRDefault="00CA5772" w:rsidP="00CA5772">
            <w:r w:rsidRPr="008243BA">
              <w:t>Dietary inflammatory index</w:t>
            </w:r>
          </w:p>
        </w:tc>
        <w:tc>
          <w:tcPr>
            <w:tcW w:w="1130" w:type="dxa"/>
          </w:tcPr>
          <w:p w14:paraId="4746555B" w14:textId="77777777" w:rsidR="00CA5772" w:rsidRPr="008243BA" w:rsidRDefault="00CA5772" w:rsidP="00CA5772">
            <w:pPr>
              <w:rPr>
                <w:b/>
                <w:bCs/>
              </w:rPr>
            </w:pPr>
            <w:r w:rsidRPr="008243BA">
              <w:rPr>
                <w:b/>
                <w:bCs/>
              </w:rPr>
              <w:t>Indirect</w:t>
            </w:r>
          </w:p>
        </w:tc>
        <w:tc>
          <w:tcPr>
            <w:tcW w:w="2125" w:type="dxa"/>
          </w:tcPr>
          <w:p w14:paraId="70456C22" w14:textId="77777777" w:rsidR="00CA5772" w:rsidRPr="008243BA" w:rsidRDefault="00CA5772" w:rsidP="00CA5772">
            <w:pPr>
              <w:rPr>
                <w:b/>
                <w:bCs/>
              </w:rPr>
            </w:pPr>
            <w:r w:rsidRPr="008243BA">
              <w:rPr>
                <w:b/>
                <w:bCs/>
              </w:rPr>
              <w:t>-0.03 (-0.07,0)</w:t>
            </w:r>
          </w:p>
        </w:tc>
        <w:tc>
          <w:tcPr>
            <w:tcW w:w="1317" w:type="dxa"/>
            <w:vAlign w:val="bottom"/>
          </w:tcPr>
          <w:p w14:paraId="325239A8" w14:textId="77777777" w:rsidR="00CA5772" w:rsidRPr="008243BA" w:rsidRDefault="00CA5772" w:rsidP="00CA5772">
            <w:pPr>
              <w:rPr>
                <w:b/>
                <w:bCs/>
              </w:rPr>
            </w:pPr>
            <w:r w:rsidRPr="008243BA">
              <w:rPr>
                <w:b/>
                <w:bCs/>
              </w:rPr>
              <w:t>0.032</w:t>
            </w:r>
          </w:p>
        </w:tc>
        <w:tc>
          <w:tcPr>
            <w:tcW w:w="2085" w:type="dxa"/>
          </w:tcPr>
          <w:p w14:paraId="177AABB0" w14:textId="77777777" w:rsidR="00CA5772" w:rsidRPr="008243BA" w:rsidRDefault="00CA5772" w:rsidP="00CA5772">
            <w:pPr>
              <w:rPr>
                <w:i/>
                <w:iCs/>
              </w:rPr>
            </w:pPr>
            <w:r w:rsidRPr="008243BA">
              <w:rPr>
                <w:i/>
                <w:iCs/>
              </w:rPr>
              <w:t xml:space="preserve">-0.03 (-0.07, 0) </w:t>
            </w:r>
          </w:p>
        </w:tc>
        <w:tc>
          <w:tcPr>
            <w:tcW w:w="992" w:type="dxa"/>
            <w:vAlign w:val="bottom"/>
          </w:tcPr>
          <w:p w14:paraId="5819479E" w14:textId="77777777" w:rsidR="00CA5772" w:rsidRPr="008243BA" w:rsidRDefault="00CA5772" w:rsidP="00CA5772">
            <w:pPr>
              <w:rPr>
                <w:i/>
                <w:iCs/>
              </w:rPr>
            </w:pPr>
            <w:r w:rsidRPr="008243BA">
              <w:rPr>
                <w:i/>
                <w:iCs/>
              </w:rPr>
              <w:t>0.054</w:t>
            </w:r>
          </w:p>
        </w:tc>
        <w:tc>
          <w:tcPr>
            <w:tcW w:w="2124" w:type="dxa"/>
          </w:tcPr>
          <w:p w14:paraId="5CDD5994" w14:textId="77777777" w:rsidR="00CA5772" w:rsidRPr="008243BA" w:rsidRDefault="00CA5772" w:rsidP="00CA5772">
            <w:r w:rsidRPr="008243BA">
              <w:t>-0.02 (-0.07, 0.01)</w:t>
            </w:r>
          </w:p>
        </w:tc>
        <w:tc>
          <w:tcPr>
            <w:tcW w:w="1481" w:type="dxa"/>
            <w:vAlign w:val="bottom"/>
          </w:tcPr>
          <w:p w14:paraId="32C27329" w14:textId="77777777" w:rsidR="00CA5772" w:rsidRPr="008243BA" w:rsidRDefault="00CA5772" w:rsidP="00CA5772">
            <w:r w:rsidRPr="008243BA">
              <w:t>0.18</w:t>
            </w:r>
          </w:p>
        </w:tc>
      </w:tr>
      <w:tr w:rsidR="00CA5772" w:rsidRPr="008243BA" w14:paraId="07BECE6B" w14:textId="77777777" w:rsidTr="00CA5772">
        <w:tc>
          <w:tcPr>
            <w:tcW w:w="2694" w:type="dxa"/>
          </w:tcPr>
          <w:p w14:paraId="763D32A9" w14:textId="77777777" w:rsidR="00CA5772" w:rsidRPr="008243BA" w:rsidRDefault="00CA5772" w:rsidP="00CA5772"/>
        </w:tc>
        <w:tc>
          <w:tcPr>
            <w:tcW w:w="1130" w:type="dxa"/>
          </w:tcPr>
          <w:p w14:paraId="24CD6FAA" w14:textId="77777777" w:rsidR="00CA5772" w:rsidRPr="008243BA" w:rsidRDefault="00CA5772" w:rsidP="00CA5772">
            <w:r w:rsidRPr="008243BA">
              <w:t>Direct</w:t>
            </w:r>
          </w:p>
        </w:tc>
        <w:tc>
          <w:tcPr>
            <w:tcW w:w="2125" w:type="dxa"/>
          </w:tcPr>
          <w:p w14:paraId="78418061" w14:textId="77777777" w:rsidR="00CA5772" w:rsidRPr="008243BA" w:rsidRDefault="00CA5772" w:rsidP="00CA5772">
            <w:r w:rsidRPr="008243BA">
              <w:t>-0.10 (-0.28,0.08)</w:t>
            </w:r>
          </w:p>
        </w:tc>
        <w:tc>
          <w:tcPr>
            <w:tcW w:w="1317" w:type="dxa"/>
            <w:vAlign w:val="bottom"/>
          </w:tcPr>
          <w:p w14:paraId="03E70F37" w14:textId="77777777" w:rsidR="00CA5772" w:rsidRPr="008243BA" w:rsidRDefault="00CA5772" w:rsidP="00CA5772">
            <w:r w:rsidRPr="008243BA">
              <w:t>0.27</w:t>
            </w:r>
          </w:p>
        </w:tc>
        <w:tc>
          <w:tcPr>
            <w:tcW w:w="2085" w:type="dxa"/>
          </w:tcPr>
          <w:p w14:paraId="523F5BC4" w14:textId="77777777" w:rsidR="00CA5772" w:rsidRPr="008243BA" w:rsidRDefault="00CA5772" w:rsidP="00CA5772">
            <w:r w:rsidRPr="008243BA">
              <w:t>-0.12 (-0.32, 0.08)</w:t>
            </w:r>
          </w:p>
        </w:tc>
        <w:tc>
          <w:tcPr>
            <w:tcW w:w="992" w:type="dxa"/>
            <w:vAlign w:val="bottom"/>
          </w:tcPr>
          <w:p w14:paraId="63B03D2D" w14:textId="77777777" w:rsidR="00CA5772" w:rsidRPr="008243BA" w:rsidRDefault="00CA5772" w:rsidP="00CA5772">
            <w:r w:rsidRPr="008243BA">
              <w:t>0.24</w:t>
            </w:r>
          </w:p>
        </w:tc>
        <w:tc>
          <w:tcPr>
            <w:tcW w:w="2124" w:type="dxa"/>
          </w:tcPr>
          <w:p w14:paraId="7B27D26B" w14:textId="77777777" w:rsidR="00CA5772" w:rsidRPr="008243BA" w:rsidRDefault="00CA5772" w:rsidP="00CA5772">
            <w:r w:rsidRPr="008243BA">
              <w:t>0 (-0.25,0.26)</w:t>
            </w:r>
          </w:p>
        </w:tc>
        <w:tc>
          <w:tcPr>
            <w:tcW w:w="1481" w:type="dxa"/>
            <w:vAlign w:val="bottom"/>
          </w:tcPr>
          <w:p w14:paraId="41C0425D" w14:textId="77777777" w:rsidR="00CA5772" w:rsidRPr="008243BA" w:rsidRDefault="00CA5772" w:rsidP="00CA5772">
            <w:r w:rsidRPr="008243BA">
              <w:t>0.98</w:t>
            </w:r>
          </w:p>
        </w:tc>
      </w:tr>
      <w:tr w:rsidR="00CA5772" w:rsidRPr="008243BA" w14:paraId="14344827" w14:textId="77777777" w:rsidTr="00CA5772">
        <w:tc>
          <w:tcPr>
            <w:tcW w:w="2694" w:type="dxa"/>
          </w:tcPr>
          <w:p w14:paraId="3E01902D" w14:textId="77777777" w:rsidR="00CA5772" w:rsidRPr="008243BA" w:rsidRDefault="00CA5772" w:rsidP="00CA5772"/>
        </w:tc>
        <w:tc>
          <w:tcPr>
            <w:tcW w:w="1130" w:type="dxa"/>
          </w:tcPr>
          <w:p w14:paraId="5D04D5C1" w14:textId="77777777" w:rsidR="00CA5772" w:rsidRPr="008243BA" w:rsidRDefault="00CA5772" w:rsidP="00CA5772">
            <w:r w:rsidRPr="008243BA">
              <w:t xml:space="preserve">Total </w:t>
            </w:r>
          </w:p>
        </w:tc>
        <w:tc>
          <w:tcPr>
            <w:tcW w:w="2125" w:type="dxa"/>
          </w:tcPr>
          <w:p w14:paraId="1D892AED" w14:textId="77777777" w:rsidR="00CA5772" w:rsidRPr="008243BA" w:rsidRDefault="00CA5772" w:rsidP="00CA5772">
            <w:r w:rsidRPr="008243BA">
              <w:t>-0.13 (-0.30, 0.05)</w:t>
            </w:r>
          </w:p>
        </w:tc>
        <w:tc>
          <w:tcPr>
            <w:tcW w:w="1317" w:type="dxa"/>
            <w:vAlign w:val="bottom"/>
          </w:tcPr>
          <w:p w14:paraId="32408976" w14:textId="77777777" w:rsidR="00CA5772" w:rsidRPr="008243BA" w:rsidRDefault="00CA5772" w:rsidP="00CA5772">
            <w:r w:rsidRPr="008243BA">
              <w:t>0.15</w:t>
            </w:r>
          </w:p>
        </w:tc>
        <w:tc>
          <w:tcPr>
            <w:tcW w:w="2085" w:type="dxa"/>
          </w:tcPr>
          <w:p w14:paraId="70E632A8" w14:textId="77777777" w:rsidR="00CA5772" w:rsidRPr="008243BA" w:rsidRDefault="00CA5772" w:rsidP="00CA5772">
            <w:r w:rsidRPr="008243BA">
              <w:t>-0.15 (-0.35, 0.05)</w:t>
            </w:r>
          </w:p>
        </w:tc>
        <w:tc>
          <w:tcPr>
            <w:tcW w:w="992" w:type="dxa"/>
            <w:vAlign w:val="bottom"/>
          </w:tcPr>
          <w:p w14:paraId="4A32391D" w14:textId="77777777" w:rsidR="00CA5772" w:rsidRPr="008243BA" w:rsidRDefault="00CA5772" w:rsidP="00CA5772">
            <w:r w:rsidRPr="008243BA">
              <w:t>0.14</w:t>
            </w:r>
          </w:p>
        </w:tc>
        <w:tc>
          <w:tcPr>
            <w:tcW w:w="2124" w:type="dxa"/>
          </w:tcPr>
          <w:p w14:paraId="03C5DE89" w14:textId="77777777" w:rsidR="00CA5772" w:rsidRPr="008243BA" w:rsidRDefault="00CA5772" w:rsidP="00CA5772">
            <w:r w:rsidRPr="008243BA">
              <w:t xml:space="preserve">-0.02 (-0.27, 0.24) </w:t>
            </w:r>
          </w:p>
        </w:tc>
        <w:tc>
          <w:tcPr>
            <w:tcW w:w="1481" w:type="dxa"/>
            <w:vAlign w:val="bottom"/>
          </w:tcPr>
          <w:p w14:paraId="58F6EECE" w14:textId="77777777" w:rsidR="00CA5772" w:rsidRPr="008243BA" w:rsidRDefault="00CA5772" w:rsidP="00CA5772">
            <w:r w:rsidRPr="008243BA">
              <w:t>0.85</w:t>
            </w:r>
          </w:p>
        </w:tc>
      </w:tr>
      <w:tr w:rsidR="00CA5772" w:rsidRPr="008243BA" w14:paraId="3259136E" w14:textId="77777777" w:rsidTr="00CA5772">
        <w:tc>
          <w:tcPr>
            <w:tcW w:w="2694" w:type="dxa"/>
          </w:tcPr>
          <w:p w14:paraId="34C0C88D" w14:textId="77777777" w:rsidR="00CA5772" w:rsidRPr="008243BA" w:rsidRDefault="00CA5772" w:rsidP="00CA5772"/>
        </w:tc>
        <w:tc>
          <w:tcPr>
            <w:tcW w:w="4572" w:type="dxa"/>
            <w:gridSpan w:val="3"/>
          </w:tcPr>
          <w:p w14:paraId="62DA8E88" w14:textId="77777777" w:rsidR="00CA5772" w:rsidRPr="008243BA" w:rsidRDefault="00CA5772" w:rsidP="00CA5772">
            <w:r w:rsidRPr="008243BA">
              <w:t>Proportion mediated = 17%</w:t>
            </w:r>
          </w:p>
        </w:tc>
        <w:tc>
          <w:tcPr>
            <w:tcW w:w="3077" w:type="dxa"/>
            <w:gridSpan w:val="2"/>
          </w:tcPr>
          <w:p w14:paraId="759AD1EB" w14:textId="77777777" w:rsidR="00CA5772" w:rsidRPr="008243BA" w:rsidRDefault="00CA5772" w:rsidP="00CA5772">
            <w:r w:rsidRPr="008243BA">
              <w:t>Proportion mediated 15%</w:t>
            </w:r>
          </w:p>
        </w:tc>
        <w:tc>
          <w:tcPr>
            <w:tcW w:w="3605" w:type="dxa"/>
            <w:gridSpan w:val="2"/>
          </w:tcPr>
          <w:p w14:paraId="4F740E65" w14:textId="77777777" w:rsidR="00CA5772" w:rsidRPr="008243BA" w:rsidRDefault="00CA5772" w:rsidP="00CA5772">
            <w:r w:rsidRPr="008243BA">
              <w:t>Proportion mediated = 4%</w:t>
            </w:r>
          </w:p>
        </w:tc>
      </w:tr>
      <w:tr w:rsidR="00CA5772" w:rsidRPr="008243BA" w14:paraId="68A91FC9" w14:textId="77777777" w:rsidTr="00CA5772">
        <w:tc>
          <w:tcPr>
            <w:tcW w:w="2694" w:type="dxa"/>
          </w:tcPr>
          <w:p w14:paraId="1E4B3B87" w14:textId="77777777" w:rsidR="00CA5772" w:rsidRPr="008243BA" w:rsidRDefault="00CA5772" w:rsidP="00CA5772"/>
        </w:tc>
        <w:tc>
          <w:tcPr>
            <w:tcW w:w="4572" w:type="dxa"/>
            <w:gridSpan w:val="3"/>
          </w:tcPr>
          <w:p w14:paraId="47377858" w14:textId="77777777" w:rsidR="00CA5772" w:rsidRPr="008243BA" w:rsidRDefault="00CA5772" w:rsidP="00CA5772"/>
        </w:tc>
        <w:tc>
          <w:tcPr>
            <w:tcW w:w="3077" w:type="dxa"/>
            <w:gridSpan w:val="2"/>
          </w:tcPr>
          <w:p w14:paraId="36109AB1" w14:textId="77777777" w:rsidR="00CA5772" w:rsidRPr="008243BA" w:rsidRDefault="00CA5772" w:rsidP="00CA5772"/>
        </w:tc>
        <w:tc>
          <w:tcPr>
            <w:tcW w:w="3605" w:type="dxa"/>
            <w:gridSpan w:val="2"/>
          </w:tcPr>
          <w:p w14:paraId="360B4028" w14:textId="77777777" w:rsidR="00CA5772" w:rsidRPr="008243BA" w:rsidRDefault="00CA5772" w:rsidP="00CA5772"/>
        </w:tc>
      </w:tr>
      <w:tr w:rsidR="00CA5772" w:rsidRPr="008243BA" w14:paraId="077CB622" w14:textId="77777777" w:rsidTr="00CA5772">
        <w:tc>
          <w:tcPr>
            <w:tcW w:w="2694" w:type="dxa"/>
          </w:tcPr>
          <w:p w14:paraId="3B355962" w14:textId="77777777" w:rsidR="00CA5772" w:rsidRPr="008243BA" w:rsidRDefault="00CA5772" w:rsidP="00CA5772">
            <w:r w:rsidRPr="008243BA">
              <w:t>Processed dietary pattern</w:t>
            </w:r>
          </w:p>
        </w:tc>
        <w:tc>
          <w:tcPr>
            <w:tcW w:w="1130" w:type="dxa"/>
          </w:tcPr>
          <w:p w14:paraId="08B2C5A5" w14:textId="77777777" w:rsidR="00CA5772" w:rsidRPr="008243BA" w:rsidRDefault="00CA5772" w:rsidP="00CA5772">
            <w:r w:rsidRPr="008243BA">
              <w:t>Indirect</w:t>
            </w:r>
          </w:p>
        </w:tc>
        <w:tc>
          <w:tcPr>
            <w:tcW w:w="2125" w:type="dxa"/>
          </w:tcPr>
          <w:p w14:paraId="4D54F187" w14:textId="77777777" w:rsidR="00CA5772" w:rsidRPr="008243BA" w:rsidRDefault="00CA5772" w:rsidP="00CA5772">
            <w:r w:rsidRPr="008243BA">
              <w:t>-0.05 (-0.15, 0.03)</w:t>
            </w:r>
          </w:p>
        </w:tc>
        <w:tc>
          <w:tcPr>
            <w:tcW w:w="1317" w:type="dxa"/>
            <w:vAlign w:val="bottom"/>
          </w:tcPr>
          <w:p w14:paraId="4EC2B6C9" w14:textId="77777777" w:rsidR="00CA5772" w:rsidRPr="008243BA" w:rsidRDefault="00CA5772" w:rsidP="00CA5772">
            <w:r w:rsidRPr="008243BA">
              <w:t>0.21</w:t>
            </w:r>
          </w:p>
        </w:tc>
        <w:tc>
          <w:tcPr>
            <w:tcW w:w="2085" w:type="dxa"/>
          </w:tcPr>
          <w:p w14:paraId="1EEB28B2" w14:textId="77777777" w:rsidR="00CA5772" w:rsidRPr="008243BA" w:rsidRDefault="00CA5772" w:rsidP="00CA5772">
            <w:r w:rsidRPr="008243BA">
              <w:t>-0.07 (-0.19, 0.03)</w:t>
            </w:r>
          </w:p>
        </w:tc>
        <w:tc>
          <w:tcPr>
            <w:tcW w:w="992" w:type="dxa"/>
            <w:vAlign w:val="bottom"/>
          </w:tcPr>
          <w:p w14:paraId="3E84E8D1" w14:textId="77777777" w:rsidR="00CA5772" w:rsidRPr="008243BA" w:rsidRDefault="00CA5772" w:rsidP="00CA5772">
            <w:r w:rsidRPr="008243BA">
              <w:t>0.17</w:t>
            </w:r>
          </w:p>
        </w:tc>
        <w:tc>
          <w:tcPr>
            <w:tcW w:w="2124" w:type="dxa"/>
          </w:tcPr>
          <w:p w14:paraId="0BE45D97" w14:textId="77777777" w:rsidR="00CA5772" w:rsidRPr="008243BA" w:rsidRDefault="00CA5772" w:rsidP="00CA5772">
            <w:r w:rsidRPr="008243BA">
              <w:t>-0.046 (-0.17,0.04)</w:t>
            </w:r>
          </w:p>
        </w:tc>
        <w:tc>
          <w:tcPr>
            <w:tcW w:w="1481" w:type="dxa"/>
            <w:vAlign w:val="bottom"/>
          </w:tcPr>
          <w:p w14:paraId="52E71E28" w14:textId="77777777" w:rsidR="00CA5772" w:rsidRPr="008243BA" w:rsidRDefault="00CA5772" w:rsidP="00CA5772">
            <w:r w:rsidRPr="008243BA">
              <w:t>0.35</w:t>
            </w:r>
          </w:p>
        </w:tc>
      </w:tr>
      <w:tr w:rsidR="00CA5772" w:rsidRPr="008243BA" w14:paraId="1AF89483" w14:textId="77777777" w:rsidTr="00CA5772">
        <w:tc>
          <w:tcPr>
            <w:tcW w:w="2694" w:type="dxa"/>
          </w:tcPr>
          <w:p w14:paraId="5663E269" w14:textId="77777777" w:rsidR="00CA5772" w:rsidRPr="008243BA" w:rsidRDefault="00CA5772" w:rsidP="00CA5772"/>
        </w:tc>
        <w:tc>
          <w:tcPr>
            <w:tcW w:w="1130" w:type="dxa"/>
          </w:tcPr>
          <w:p w14:paraId="50F1A87D" w14:textId="77777777" w:rsidR="00CA5772" w:rsidRPr="008243BA" w:rsidRDefault="00CA5772" w:rsidP="00CA5772">
            <w:r w:rsidRPr="008243BA">
              <w:t>Direct</w:t>
            </w:r>
          </w:p>
        </w:tc>
        <w:tc>
          <w:tcPr>
            <w:tcW w:w="2125" w:type="dxa"/>
          </w:tcPr>
          <w:p w14:paraId="61D9B526" w14:textId="77777777" w:rsidR="00CA5772" w:rsidRPr="008243BA" w:rsidRDefault="00CA5772" w:rsidP="00CA5772">
            <w:r w:rsidRPr="008243BA">
              <w:t>-0.36 (-0.7, -0.01)</w:t>
            </w:r>
          </w:p>
        </w:tc>
        <w:tc>
          <w:tcPr>
            <w:tcW w:w="1317" w:type="dxa"/>
            <w:vAlign w:val="bottom"/>
          </w:tcPr>
          <w:p w14:paraId="780768AA" w14:textId="77777777" w:rsidR="00CA5772" w:rsidRPr="008243BA" w:rsidRDefault="00CA5772" w:rsidP="00CA5772">
            <w:r w:rsidRPr="008243BA">
              <w:t>0.048</w:t>
            </w:r>
          </w:p>
        </w:tc>
        <w:tc>
          <w:tcPr>
            <w:tcW w:w="2085" w:type="dxa"/>
          </w:tcPr>
          <w:p w14:paraId="4F47373F" w14:textId="77777777" w:rsidR="00CA5772" w:rsidRPr="008243BA" w:rsidRDefault="00CA5772" w:rsidP="00CA5772">
            <w:r w:rsidRPr="008243BA">
              <w:t>-0.45 (-0.85, -0.05)</w:t>
            </w:r>
          </w:p>
        </w:tc>
        <w:tc>
          <w:tcPr>
            <w:tcW w:w="992" w:type="dxa"/>
            <w:vAlign w:val="bottom"/>
          </w:tcPr>
          <w:p w14:paraId="7A1F3E88" w14:textId="77777777" w:rsidR="00CA5772" w:rsidRPr="008243BA" w:rsidRDefault="00CA5772" w:rsidP="00CA5772">
            <w:r w:rsidRPr="008243BA">
              <w:t>0.026</w:t>
            </w:r>
          </w:p>
        </w:tc>
        <w:tc>
          <w:tcPr>
            <w:tcW w:w="2124" w:type="dxa"/>
          </w:tcPr>
          <w:p w14:paraId="1BAECEA9" w14:textId="77777777" w:rsidR="00CA5772" w:rsidRPr="008243BA" w:rsidRDefault="00CA5772" w:rsidP="00CA5772">
            <w:r w:rsidRPr="008243BA">
              <w:t>-0.71 (-1.2, -0.20)</w:t>
            </w:r>
          </w:p>
        </w:tc>
        <w:tc>
          <w:tcPr>
            <w:tcW w:w="1481" w:type="dxa"/>
            <w:vAlign w:val="bottom"/>
          </w:tcPr>
          <w:p w14:paraId="1C3AE890" w14:textId="77777777" w:rsidR="00CA5772" w:rsidRPr="008243BA" w:rsidRDefault="00CA5772" w:rsidP="00CA5772">
            <w:r w:rsidRPr="008243BA">
              <w:t>0.006</w:t>
            </w:r>
          </w:p>
        </w:tc>
      </w:tr>
      <w:tr w:rsidR="00CA5772" w:rsidRPr="008243BA" w14:paraId="4121CC69" w14:textId="77777777" w:rsidTr="00CA5772">
        <w:tc>
          <w:tcPr>
            <w:tcW w:w="2694" w:type="dxa"/>
            <w:tcBorders>
              <w:bottom w:val="single" w:sz="4" w:space="0" w:color="auto"/>
            </w:tcBorders>
          </w:tcPr>
          <w:p w14:paraId="4D6621E8" w14:textId="77777777" w:rsidR="00CA5772" w:rsidRPr="008243BA" w:rsidRDefault="00CA5772" w:rsidP="00CA5772"/>
        </w:tc>
        <w:tc>
          <w:tcPr>
            <w:tcW w:w="1130" w:type="dxa"/>
            <w:tcBorders>
              <w:bottom w:val="single" w:sz="4" w:space="0" w:color="auto"/>
            </w:tcBorders>
          </w:tcPr>
          <w:p w14:paraId="622FA396" w14:textId="77777777" w:rsidR="00CA5772" w:rsidRPr="008243BA" w:rsidRDefault="00CA5772" w:rsidP="00CA5772">
            <w:r w:rsidRPr="008243BA">
              <w:t xml:space="preserve">Total </w:t>
            </w:r>
          </w:p>
        </w:tc>
        <w:tc>
          <w:tcPr>
            <w:tcW w:w="2125" w:type="dxa"/>
            <w:tcBorders>
              <w:bottom w:val="single" w:sz="4" w:space="0" w:color="auto"/>
            </w:tcBorders>
          </w:tcPr>
          <w:p w14:paraId="58A39752" w14:textId="77777777" w:rsidR="00CA5772" w:rsidRPr="008243BA" w:rsidRDefault="00CA5772" w:rsidP="00CA5772">
            <w:r w:rsidRPr="008243BA">
              <w:t>-0.42 (-0.77, -0.05)</w:t>
            </w:r>
          </w:p>
        </w:tc>
        <w:tc>
          <w:tcPr>
            <w:tcW w:w="1317" w:type="dxa"/>
            <w:tcBorders>
              <w:bottom w:val="single" w:sz="4" w:space="0" w:color="auto"/>
            </w:tcBorders>
            <w:vAlign w:val="bottom"/>
          </w:tcPr>
          <w:p w14:paraId="16F0F8DD" w14:textId="77777777" w:rsidR="00CA5772" w:rsidRPr="008243BA" w:rsidRDefault="00CA5772" w:rsidP="00CA5772">
            <w:r w:rsidRPr="008243BA">
              <w:t>0.022</w:t>
            </w:r>
          </w:p>
        </w:tc>
        <w:tc>
          <w:tcPr>
            <w:tcW w:w="2085" w:type="dxa"/>
            <w:tcBorders>
              <w:bottom w:val="single" w:sz="4" w:space="0" w:color="auto"/>
            </w:tcBorders>
          </w:tcPr>
          <w:p w14:paraId="3587E21F" w14:textId="77777777" w:rsidR="00CA5772" w:rsidRPr="008243BA" w:rsidRDefault="00CA5772" w:rsidP="00CA5772">
            <w:r w:rsidRPr="008243BA">
              <w:t>-0.52 (-0.93, -0.09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bottom"/>
          </w:tcPr>
          <w:p w14:paraId="38FA7CB4" w14:textId="77777777" w:rsidR="00CA5772" w:rsidRPr="008243BA" w:rsidRDefault="00CA5772" w:rsidP="00CA5772">
            <w:r w:rsidRPr="008243BA">
              <w:t>0.014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14:paraId="7C8EDD21" w14:textId="77777777" w:rsidR="00CA5772" w:rsidRPr="008243BA" w:rsidRDefault="00CA5772" w:rsidP="00CA5772">
            <w:r w:rsidRPr="008243BA">
              <w:t xml:space="preserve">-0.76 (-1.26, -0.24) </w:t>
            </w:r>
          </w:p>
        </w:tc>
        <w:tc>
          <w:tcPr>
            <w:tcW w:w="1481" w:type="dxa"/>
            <w:tcBorders>
              <w:bottom w:val="single" w:sz="4" w:space="0" w:color="auto"/>
            </w:tcBorders>
            <w:vAlign w:val="bottom"/>
          </w:tcPr>
          <w:p w14:paraId="0FC62FBB" w14:textId="77777777" w:rsidR="00CA5772" w:rsidRPr="008243BA" w:rsidRDefault="00CA5772" w:rsidP="00CA5772">
            <w:r w:rsidRPr="008243BA">
              <w:t>0.004</w:t>
            </w:r>
          </w:p>
        </w:tc>
      </w:tr>
    </w:tbl>
    <w:p w14:paraId="751C8AB0" w14:textId="415D7654" w:rsidR="009240FC" w:rsidRPr="008A25C0" w:rsidRDefault="009240FC" w:rsidP="00CA5772">
      <w:pPr>
        <w:rPr>
          <w:rFonts w:asciiTheme="majorHAnsi" w:hAnsiTheme="majorHAnsi" w:cstheme="majorHAnsi"/>
        </w:rPr>
      </w:pPr>
      <w:r w:rsidRPr="008A25C0">
        <w:rPr>
          <w:rFonts w:asciiTheme="majorHAnsi" w:hAnsiTheme="majorHAnsi" w:cstheme="majorHAnsi"/>
        </w:rPr>
        <w:t>Note: Models were adjusted for socioeconomic adversity</w:t>
      </w:r>
      <w:r w:rsidR="005E144A" w:rsidRPr="008A25C0">
        <w:rPr>
          <w:rFonts w:asciiTheme="majorHAnsi" w:hAnsiTheme="majorHAnsi" w:cstheme="majorHAnsi"/>
        </w:rPr>
        <w:t xml:space="preserve"> </w:t>
      </w:r>
      <w:r w:rsidRPr="008A25C0">
        <w:rPr>
          <w:rFonts w:asciiTheme="majorHAnsi" w:hAnsiTheme="majorHAnsi" w:cstheme="majorHAnsi"/>
        </w:rPr>
        <w:t>(lower maternal education and/or lower household income vs otherwise) PC 1 of</w:t>
      </w:r>
      <w:r w:rsidR="005E144A" w:rsidRPr="008A25C0">
        <w:rPr>
          <w:rFonts w:asciiTheme="majorHAnsi" w:hAnsiTheme="majorHAnsi" w:cstheme="majorHAnsi"/>
        </w:rPr>
        <w:t xml:space="preserve"> genetic </w:t>
      </w:r>
      <w:r w:rsidRPr="008A25C0">
        <w:rPr>
          <w:rFonts w:asciiTheme="majorHAnsi" w:hAnsiTheme="majorHAnsi" w:cstheme="majorHAnsi"/>
        </w:rPr>
        <w:t xml:space="preserve">ancestry, dietary energy, mother’s age (less than 25 vs not), child’s gender assigned at birth, child’s post-conceptional age at time of Bayley-III testing, Bayley-III tester experience and passive tobacco smoking during pregnancy and total day of activity per week. </w:t>
      </w:r>
    </w:p>
    <w:p w14:paraId="63016D4F" w14:textId="77777777" w:rsidR="009240FC" w:rsidRPr="008A25C0" w:rsidRDefault="009240FC" w:rsidP="00CA5772">
      <w:pPr>
        <w:rPr>
          <w:rFonts w:asciiTheme="majorHAnsi" w:hAnsiTheme="majorHAnsi" w:cstheme="majorHAnsi"/>
        </w:rPr>
      </w:pPr>
      <w:r w:rsidRPr="008A25C0">
        <w:rPr>
          <w:rFonts w:asciiTheme="majorHAnsi" w:hAnsiTheme="majorHAnsi" w:cstheme="majorHAnsi"/>
        </w:rPr>
        <w:t>Note: Adjusting for pre-pregnancy BMI (kg/m</w:t>
      </w:r>
      <w:r w:rsidRPr="008A25C0">
        <w:rPr>
          <w:rFonts w:asciiTheme="majorHAnsi" w:hAnsiTheme="majorHAnsi" w:cstheme="majorHAnsi"/>
          <w:vertAlign w:val="superscript"/>
        </w:rPr>
        <w:t>2</w:t>
      </w:r>
      <w:r w:rsidRPr="008A25C0">
        <w:rPr>
          <w:rFonts w:asciiTheme="majorHAnsi" w:hAnsiTheme="majorHAnsi" w:cstheme="majorHAnsi"/>
        </w:rPr>
        <w:t xml:space="preserve">) did </w:t>
      </w:r>
      <w:r w:rsidRPr="008A25C0">
        <w:rPr>
          <w:rFonts w:asciiTheme="majorHAnsi" w:hAnsiTheme="majorHAnsi" w:cstheme="majorHAnsi"/>
          <w:b/>
          <w:bCs/>
        </w:rPr>
        <w:t>NOT</w:t>
      </w:r>
      <w:r w:rsidRPr="008A25C0">
        <w:rPr>
          <w:rFonts w:asciiTheme="majorHAnsi" w:hAnsiTheme="majorHAnsi" w:cstheme="majorHAnsi"/>
        </w:rPr>
        <w:t xml:space="preserve"> significantly change these results.  </w:t>
      </w:r>
    </w:p>
    <w:p w14:paraId="48CB54C7" w14:textId="77777777" w:rsidR="009240FC" w:rsidRDefault="009240FC" w:rsidP="005E144A">
      <w:pPr>
        <w:spacing w:line="360" w:lineRule="auto"/>
      </w:pPr>
    </w:p>
    <w:p w14:paraId="3B803168" w14:textId="77777777" w:rsidR="009240FC" w:rsidRDefault="009240FC" w:rsidP="009240FC">
      <w:pPr>
        <w:spacing w:line="480" w:lineRule="auto"/>
      </w:pPr>
    </w:p>
    <w:p w14:paraId="79C2184A" w14:textId="3F6EF332" w:rsidR="003340DB" w:rsidRDefault="003340DB">
      <w:pPr>
        <w:sectPr w:rsidR="003340DB" w:rsidSect="008243B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0824CBC" w14:textId="7EE055B3" w:rsidR="00935231" w:rsidRPr="00935231" w:rsidRDefault="007F6E4A" w:rsidP="00935231">
      <w:pPr>
        <w:pStyle w:val="Heading4"/>
      </w:pPr>
      <w:bookmarkStart w:id="4" w:name="_Toc210119341"/>
      <w:r>
        <w:lastRenderedPageBreak/>
        <w:t>Table S3</w:t>
      </w:r>
      <w:r w:rsidR="00FE6FDC">
        <w:t>.</w:t>
      </w:r>
      <w:r>
        <w:t xml:space="preserve"> </w:t>
      </w:r>
      <w:r w:rsidR="00935231">
        <w:t>Interventional Effects of prenatal wholefood dietary pattern on children’s cognition (Bayley-III) through maternal GlycA (M1) at 28 weeks of gestation and Co-MN</w:t>
      </w:r>
      <w:r w:rsidR="00935231" w:rsidRPr="00431C51">
        <w:rPr>
          <w:vertAlign w:val="superscript"/>
        </w:rPr>
        <w:t>cog1</w:t>
      </w:r>
      <w:r w:rsidR="00935231">
        <w:t xml:space="preserve"> (M2) at cord blood</w:t>
      </w:r>
      <w:r w:rsidR="00CA5772">
        <w:t>.</w:t>
      </w:r>
      <w:bookmarkEnd w:id="4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3"/>
        <w:gridCol w:w="2126"/>
        <w:gridCol w:w="947"/>
        <w:gridCol w:w="1270"/>
      </w:tblGrid>
      <w:tr w:rsidR="00935231" w:rsidRPr="00935231" w14:paraId="43F823D5" w14:textId="77777777" w:rsidTr="00935231">
        <w:trPr>
          <w:trHeight w:val="586"/>
        </w:trPr>
        <w:tc>
          <w:tcPr>
            <w:tcW w:w="4673" w:type="dxa"/>
            <w:tcBorders>
              <w:top w:val="single" w:sz="4" w:space="0" w:color="auto"/>
              <w:bottom w:val="single" w:sz="4" w:space="0" w:color="auto"/>
            </w:tcBorders>
          </w:tcPr>
          <w:p w14:paraId="21C67ACD" w14:textId="77777777" w:rsidR="00935231" w:rsidRPr="00935231" w:rsidRDefault="00935231" w:rsidP="00E34B66">
            <w:pPr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 xml:space="preserve">Effect 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5661CE48" w14:textId="3048CA0F" w:rsidR="00935231" w:rsidRPr="00935231" w:rsidRDefault="00935231" w:rsidP="00E34B66">
            <w:pPr>
              <w:jc w:val="center"/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Β</w:t>
            </w:r>
            <w:r>
              <w:rPr>
                <w:rFonts w:asciiTheme="majorHAnsi" w:hAnsiTheme="majorHAnsi" w:cstheme="majorHAnsi"/>
                <w:sz w:val="24"/>
                <w:szCs w:val="24"/>
              </w:rPr>
              <w:t xml:space="preserve"> </w:t>
            </w: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(95%CI)</w:t>
            </w: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</w:tcBorders>
          </w:tcPr>
          <w:p w14:paraId="01339443" w14:textId="77777777" w:rsidR="00935231" w:rsidRPr="00935231" w:rsidRDefault="00935231" w:rsidP="00E34B66">
            <w:pPr>
              <w:jc w:val="center"/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P-value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</w:tcPr>
          <w:p w14:paraId="32CB7FF2" w14:textId="77777777" w:rsidR="00935231" w:rsidRPr="00935231" w:rsidRDefault="00935231" w:rsidP="00E34B66">
            <w:pPr>
              <w:jc w:val="center"/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Proportion mediated</w:t>
            </w:r>
          </w:p>
        </w:tc>
      </w:tr>
      <w:tr w:rsidR="00935231" w:rsidRPr="00935231" w14:paraId="44AA21ED" w14:textId="77777777" w:rsidTr="00935231">
        <w:trPr>
          <w:trHeight w:val="649"/>
        </w:trPr>
        <w:tc>
          <w:tcPr>
            <w:tcW w:w="4673" w:type="dxa"/>
            <w:tcBorders>
              <w:top w:val="single" w:sz="4" w:space="0" w:color="auto"/>
            </w:tcBorders>
          </w:tcPr>
          <w:p w14:paraId="21837B35" w14:textId="77777777" w:rsidR="00935231" w:rsidRPr="00935231" w:rsidRDefault="00935231" w:rsidP="00E34B66">
            <w:pPr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 xml:space="preserve">Indirect effect through mediator 1 </w:t>
            </w:r>
          </w:p>
          <w:p w14:paraId="4C1A73B9" w14:textId="77777777" w:rsidR="00935231" w:rsidRPr="00935231" w:rsidRDefault="00935231" w:rsidP="00E34B66">
            <w:pPr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(M1: maternal GlycA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2DD66762" w14:textId="77777777" w:rsidR="00935231" w:rsidRPr="00935231" w:rsidRDefault="00935231" w:rsidP="00E34B66">
            <w:pPr>
              <w:jc w:val="center"/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0.03 (-0.02, 0.09)</w:t>
            </w:r>
          </w:p>
        </w:tc>
        <w:tc>
          <w:tcPr>
            <w:tcW w:w="947" w:type="dxa"/>
            <w:tcBorders>
              <w:top w:val="single" w:sz="4" w:space="0" w:color="auto"/>
            </w:tcBorders>
          </w:tcPr>
          <w:p w14:paraId="1548F904" w14:textId="77777777" w:rsidR="00935231" w:rsidRPr="00935231" w:rsidRDefault="00935231" w:rsidP="00E34B66">
            <w:pPr>
              <w:jc w:val="center"/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0.210</w:t>
            </w:r>
          </w:p>
        </w:tc>
        <w:tc>
          <w:tcPr>
            <w:tcW w:w="1270" w:type="dxa"/>
            <w:tcBorders>
              <w:top w:val="single" w:sz="4" w:space="0" w:color="auto"/>
            </w:tcBorders>
          </w:tcPr>
          <w:p w14:paraId="2B85BCD6" w14:textId="77777777" w:rsidR="00935231" w:rsidRPr="00935231" w:rsidRDefault="00935231" w:rsidP="00E34B66">
            <w:pPr>
              <w:jc w:val="center"/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5%</w:t>
            </w:r>
          </w:p>
        </w:tc>
      </w:tr>
      <w:tr w:rsidR="00935231" w:rsidRPr="00935231" w14:paraId="57979928" w14:textId="77777777" w:rsidTr="00935231">
        <w:trPr>
          <w:trHeight w:val="285"/>
        </w:trPr>
        <w:tc>
          <w:tcPr>
            <w:tcW w:w="4673" w:type="dxa"/>
          </w:tcPr>
          <w:p w14:paraId="4DE4662D" w14:textId="77777777" w:rsidR="00935231" w:rsidRPr="00935231" w:rsidRDefault="00935231" w:rsidP="00E34B66">
            <w:pPr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Indirect effect through mediator 2</w:t>
            </w:r>
          </w:p>
          <w:p w14:paraId="4E30A776" w14:textId="77777777" w:rsidR="00935231" w:rsidRPr="00935231" w:rsidRDefault="00935231" w:rsidP="00E34B66">
            <w:pPr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 xml:space="preserve"> (M2: Co-MN</w:t>
            </w:r>
            <w:r w:rsidRPr="00935231">
              <w:rPr>
                <w:rFonts w:asciiTheme="majorHAnsi" w:hAnsiTheme="majorHAnsi" w:cstheme="majorHAnsi"/>
                <w:sz w:val="24"/>
                <w:szCs w:val="24"/>
                <w:vertAlign w:val="superscript"/>
              </w:rPr>
              <w:t>cog1</w:t>
            </w: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)</w:t>
            </w:r>
          </w:p>
        </w:tc>
        <w:tc>
          <w:tcPr>
            <w:tcW w:w="2126" w:type="dxa"/>
          </w:tcPr>
          <w:p w14:paraId="3B952EE9" w14:textId="77777777" w:rsidR="00935231" w:rsidRPr="00405DF9" w:rsidRDefault="00935231" w:rsidP="00E34B66">
            <w:pPr>
              <w:jc w:val="center"/>
              <w:rPr>
                <w:rFonts w:asciiTheme="majorHAnsi" w:hAnsiTheme="majorHAnsi" w:cstheme="majorHAnsi"/>
                <w:i/>
                <w:iCs/>
                <w:sz w:val="24"/>
                <w:szCs w:val="24"/>
              </w:rPr>
            </w:pPr>
            <w:r w:rsidRPr="00405DF9">
              <w:rPr>
                <w:rFonts w:asciiTheme="majorHAnsi" w:hAnsiTheme="majorHAnsi" w:cstheme="majorHAnsi"/>
                <w:i/>
                <w:iCs/>
                <w:sz w:val="24"/>
                <w:szCs w:val="24"/>
              </w:rPr>
              <w:t>0.05 (-0.00,0.12)</w:t>
            </w:r>
          </w:p>
        </w:tc>
        <w:tc>
          <w:tcPr>
            <w:tcW w:w="947" w:type="dxa"/>
          </w:tcPr>
          <w:p w14:paraId="653580B3" w14:textId="77777777" w:rsidR="00935231" w:rsidRPr="00405DF9" w:rsidRDefault="00935231" w:rsidP="00E34B66">
            <w:pPr>
              <w:jc w:val="center"/>
              <w:rPr>
                <w:rFonts w:asciiTheme="majorHAnsi" w:hAnsiTheme="majorHAnsi" w:cstheme="majorHAnsi"/>
                <w:i/>
                <w:iCs/>
                <w:sz w:val="24"/>
                <w:szCs w:val="24"/>
              </w:rPr>
            </w:pPr>
            <w:r w:rsidRPr="00405DF9">
              <w:rPr>
                <w:rFonts w:asciiTheme="majorHAnsi" w:hAnsiTheme="majorHAnsi" w:cstheme="majorHAnsi"/>
                <w:i/>
                <w:iCs/>
                <w:sz w:val="24"/>
                <w:szCs w:val="24"/>
              </w:rPr>
              <w:t>0.054</w:t>
            </w:r>
          </w:p>
        </w:tc>
        <w:tc>
          <w:tcPr>
            <w:tcW w:w="1270" w:type="dxa"/>
          </w:tcPr>
          <w:p w14:paraId="50974DFC" w14:textId="77777777" w:rsidR="00935231" w:rsidRPr="00935231" w:rsidRDefault="00935231" w:rsidP="00E34B66">
            <w:pPr>
              <w:jc w:val="center"/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9%</w:t>
            </w:r>
          </w:p>
        </w:tc>
      </w:tr>
      <w:tr w:rsidR="00935231" w:rsidRPr="00935231" w14:paraId="74C161F9" w14:textId="77777777" w:rsidTr="00935231">
        <w:trPr>
          <w:trHeight w:val="285"/>
        </w:trPr>
        <w:tc>
          <w:tcPr>
            <w:tcW w:w="4673" w:type="dxa"/>
          </w:tcPr>
          <w:p w14:paraId="6DDB80D9" w14:textId="77777777" w:rsidR="00935231" w:rsidRPr="00935231" w:rsidRDefault="00935231" w:rsidP="00E34B66">
            <w:pPr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Direct effect</w:t>
            </w:r>
          </w:p>
        </w:tc>
        <w:tc>
          <w:tcPr>
            <w:tcW w:w="2126" w:type="dxa"/>
          </w:tcPr>
          <w:p w14:paraId="18EB0590" w14:textId="77777777" w:rsidR="00935231" w:rsidRPr="00405DF9" w:rsidRDefault="00935231" w:rsidP="00E34B66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r w:rsidRPr="00405DF9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0.44 (0.08, 0.81)</w:t>
            </w:r>
          </w:p>
        </w:tc>
        <w:tc>
          <w:tcPr>
            <w:tcW w:w="947" w:type="dxa"/>
          </w:tcPr>
          <w:p w14:paraId="0B411B31" w14:textId="77777777" w:rsidR="00935231" w:rsidRPr="00405DF9" w:rsidRDefault="00935231" w:rsidP="00E34B66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r w:rsidRPr="00405DF9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0.018</w:t>
            </w:r>
          </w:p>
        </w:tc>
        <w:tc>
          <w:tcPr>
            <w:tcW w:w="1270" w:type="dxa"/>
          </w:tcPr>
          <w:p w14:paraId="5BBCCAEA" w14:textId="77777777" w:rsidR="00935231" w:rsidRPr="00935231" w:rsidRDefault="00935231" w:rsidP="00E34B66">
            <w:pPr>
              <w:jc w:val="center"/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-</w:t>
            </w:r>
          </w:p>
        </w:tc>
      </w:tr>
      <w:tr w:rsidR="00935231" w:rsidRPr="00935231" w14:paraId="7DE32983" w14:textId="77777777" w:rsidTr="00935231">
        <w:trPr>
          <w:trHeight w:val="285"/>
        </w:trPr>
        <w:tc>
          <w:tcPr>
            <w:tcW w:w="4673" w:type="dxa"/>
            <w:tcBorders>
              <w:bottom w:val="single" w:sz="4" w:space="0" w:color="auto"/>
            </w:tcBorders>
          </w:tcPr>
          <w:p w14:paraId="39D88E09" w14:textId="77777777" w:rsidR="00935231" w:rsidRPr="00935231" w:rsidRDefault="00935231" w:rsidP="00E34B66">
            <w:pPr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 xml:space="preserve">Total effect 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43CDBD6B" w14:textId="77777777" w:rsidR="00935231" w:rsidRPr="00405DF9" w:rsidRDefault="00935231" w:rsidP="00E34B66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r w:rsidRPr="00405DF9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0.52 (0.16, 0.88)</w:t>
            </w:r>
          </w:p>
        </w:tc>
        <w:tc>
          <w:tcPr>
            <w:tcW w:w="947" w:type="dxa"/>
            <w:tcBorders>
              <w:bottom w:val="single" w:sz="4" w:space="0" w:color="auto"/>
            </w:tcBorders>
          </w:tcPr>
          <w:p w14:paraId="46E89D05" w14:textId="77777777" w:rsidR="00935231" w:rsidRPr="00405DF9" w:rsidRDefault="00935231" w:rsidP="00E34B66">
            <w:pPr>
              <w:jc w:val="center"/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</w:pPr>
            <w:r w:rsidRPr="00405DF9">
              <w:rPr>
                <w:rFonts w:asciiTheme="majorHAnsi" w:hAnsiTheme="majorHAnsi" w:cstheme="majorHAnsi"/>
                <w:b/>
                <w:bCs/>
                <w:sz w:val="24"/>
                <w:szCs w:val="24"/>
              </w:rPr>
              <w:t>0.004</w:t>
            </w:r>
          </w:p>
        </w:tc>
        <w:tc>
          <w:tcPr>
            <w:tcW w:w="1270" w:type="dxa"/>
            <w:tcBorders>
              <w:bottom w:val="single" w:sz="4" w:space="0" w:color="auto"/>
            </w:tcBorders>
          </w:tcPr>
          <w:p w14:paraId="64DC98EA" w14:textId="77777777" w:rsidR="00935231" w:rsidRPr="00935231" w:rsidRDefault="00935231" w:rsidP="00E34B66">
            <w:pPr>
              <w:jc w:val="center"/>
              <w:rPr>
                <w:rFonts w:asciiTheme="majorHAnsi" w:hAnsiTheme="majorHAnsi" w:cstheme="majorHAnsi"/>
                <w:sz w:val="24"/>
                <w:szCs w:val="24"/>
              </w:rPr>
            </w:pPr>
            <w:r w:rsidRPr="00935231">
              <w:rPr>
                <w:rFonts w:asciiTheme="majorHAnsi" w:hAnsiTheme="majorHAnsi" w:cstheme="majorHAnsi"/>
                <w:sz w:val="24"/>
                <w:szCs w:val="24"/>
              </w:rPr>
              <w:t>-</w:t>
            </w:r>
          </w:p>
        </w:tc>
      </w:tr>
    </w:tbl>
    <w:p w14:paraId="24364832" w14:textId="77777777" w:rsidR="001D5109" w:rsidRDefault="001D5109" w:rsidP="001D5109">
      <w:pPr>
        <w:rPr>
          <w:rFonts w:asciiTheme="majorHAnsi" w:hAnsiTheme="majorHAnsi" w:cstheme="majorHAnsi"/>
        </w:rPr>
      </w:pPr>
      <w:r w:rsidRPr="003E2D0B">
        <w:rPr>
          <w:rFonts w:asciiTheme="majorHAnsi" w:hAnsiTheme="majorHAnsi" w:cstheme="majorHAnsi"/>
        </w:rPr>
        <w:t xml:space="preserve">Note: Models were adjusted for </w:t>
      </w:r>
      <w:r w:rsidRPr="00F05C69">
        <w:rPr>
          <w:rFonts w:asciiTheme="majorHAnsi" w:hAnsiTheme="majorHAnsi" w:cstheme="majorHAnsi"/>
        </w:rPr>
        <w:t>socioeconomic adversity (based on maternal education and household income</w:t>
      </w:r>
      <w:r>
        <w:rPr>
          <w:rFonts w:asciiTheme="majorHAnsi" w:hAnsiTheme="majorHAnsi" w:cstheme="majorHAnsi"/>
        </w:rPr>
        <w:t xml:space="preserve">), </w:t>
      </w:r>
      <w:r w:rsidRPr="003E2D0B">
        <w:rPr>
          <w:rFonts w:asciiTheme="majorHAnsi" w:hAnsiTheme="majorHAnsi" w:cstheme="majorHAnsi"/>
        </w:rPr>
        <w:t>PC1 of ancestry, dietary energy, mother’s age (less than 25</w:t>
      </w:r>
      <w:r>
        <w:rPr>
          <w:rFonts w:asciiTheme="majorHAnsi" w:hAnsiTheme="majorHAnsi" w:cstheme="majorHAnsi"/>
        </w:rPr>
        <w:t xml:space="preserve"> years</w:t>
      </w:r>
      <w:r w:rsidRPr="003E2D0B">
        <w:rPr>
          <w:rFonts w:asciiTheme="majorHAnsi" w:hAnsiTheme="majorHAnsi" w:cstheme="majorHAnsi"/>
        </w:rPr>
        <w:t xml:space="preserve"> vs not), child’s assigned </w:t>
      </w:r>
      <w:r>
        <w:rPr>
          <w:rFonts w:asciiTheme="majorHAnsi" w:hAnsiTheme="majorHAnsi" w:cstheme="majorHAnsi"/>
        </w:rPr>
        <w:t xml:space="preserve">sex </w:t>
      </w:r>
      <w:r w:rsidRPr="003E2D0B">
        <w:rPr>
          <w:rFonts w:asciiTheme="majorHAnsi" w:hAnsiTheme="majorHAnsi" w:cstheme="majorHAnsi"/>
        </w:rPr>
        <w:t>at birth, child’s post-conceptional age at time of Bayley-III testing, Bayley-III tester experience</w:t>
      </w:r>
      <w:r>
        <w:rPr>
          <w:rFonts w:asciiTheme="majorHAnsi" w:hAnsiTheme="majorHAnsi" w:cstheme="majorHAnsi"/>
        </w:rPr>
        <w:t xml:space="preserve">. </w:t>
      </w:r>
      <w:r w:rsidRPr="00F4205A">
        <w:rPr>
          <w:rFonts w:asciiTheme="majorHAnsi" w:hAnsiTheme="majorHAnsi" w:cstheme="majorHAnsi"/>
          <w:b/>
          <w:bCs/>
        </w:rPr>
        <w:t>Bold</w:t>
      </w:r>
      <w:r>
        <w:rPr>
          <w:rFonts w:asciiTheme="majorHAnsi" w:hAnsiTheme="majorHAnsi" w:cstheme="majorHAnsi"/>
        </w:rPr>
        <w:t xml:space="preserve"> values show p&lt;0.05, </w:t>
      </w:r>
      <w:r w:rsidRPr="00A6394A">
        <w:rPr>
          <w:rFonts w:asciiTheme="majorHAnsi" w:hAnsiTheme="majorHAnsi" w:cstheme="majorHAnsi"/>
          <w:i/>
          <w:iCs/>
        </w:rPr>
        <w:t>italics</w:t>
      </w:r>
      <w:r>
        <w:rPr>
          <w:rFonts w:asciiTheme="majorHAnsi" w:hAnsiTheme="majorHAnsi" w:cstheme="majorHAnsi"/>
        </w:rPr>
        <w:t xml:space="preserve"> show p&lt;0.1.</w:t>
      </w:r>
    </w:p>
    <w:p w14:paraId="7146EE98" w14:textId="77777777" w:rsidR="00935231" w:rsidRDefault="00935231" w:rsidP="00935231"/>
    <w:p w14:paraId="121AB13E" w14:textId="77777777" w:rsidR="007F6E4A" w:rsidRPr="007F6E4A" w:rsidRDefault="007F6E4A" w:rsidP="007F6E4A"/>
    <w:p w14:paraId="7204004D" w14:textId="2ED92243" w:rsidR="003340DB" w:rsidRPr="00EB41B1" w:rsidRDefault="003340DB" w:rsidP="00EB41B1">
      <w:pPr>
        <w:pStyle w:val="Heading4"/>
      </w:pPr>
      <w:bookmarkStart w:id="5" w:name="_Toc210119342"/>
      <w:r>
        <w:t>Table S</w:t>
      </w:r>
      <w:r w:rsidR="007F6E4A">
        <w:t>4</w:t>
      </w:r>
      <w:r>
        <w:t>. APrON Neurotox sub-sample characteristics</w:t>
      </w:r>
      <w:r w:rsidR="00EB41B1">
        <w:t xml:space="preserve"> </w:t>
      </w:r>
      <w:r>
        <w:t>.</w:t>
      </w:r>
      <w:bookmarkEnd w:id="5"/>
    </w:p>
    <w:tbl>
      <w:tblPr>
        <w:tblW w:w="9639" w:type="dxa"/>
        <w:tblBorders>
          <w:top w:val="single" w:sz="8" w:space="0" w:color="auto"/>
          <w:bottom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95"/>
        <w:gridCol w:w="2268"/>
        <w:gridCol w:w="2976"/>
      </w:tblGrid>
      <w:tr w:rsidR="003340DB" w:rsidRPr="009A4F74" w14:paraId="4C80AD7B" w14:textId="77777777" w:rsidTr="00433AF1">
        <w:trPr>
          <w:trHeight w:val="245"/>
        </w:trPr>
        <w:tc>
          <w:tcPr>
            <w:tcW w:w="4395" w:type="dxa"/>
            <w:tcBorders>
              <w:bottom w:val="single" w:sz="4" w:space="0" w:color="auto"/>
            </w:tcBorders>
          </w:tcPr>
          <w:p w14:paraId="1E8C75CC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b/>
                <w:snapToGrid/>
                <w:sz w:val="22"/>
                <w:szCs w:val="22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0D8FD546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b/>
                <w:bCs/>
                <w:sz w:val="22"/>
                <w:szCs w:val="22"/>
                <w:lang w:val="en-CA"/>
              </w:rPr>
            </w:pPr>
            <w:r w:rsidRPr="009A4F74">
              <w:rPr>
                <w:rFonts w:asciiTheme="majorHAnsi" w:hAnsiTheme="majorHAnsi"/>
                <w:b/>
                <w:bCs/>
                <w:sz w:val="22"/>
                <w:szCs w:val="22"/>
                <w:lang w:val="en-CA"/>
              </w:rPr>
              <w:t>Buffy coat blood subset</w:t>
            </w:r>
          </w:p>
          <w:p w14:paraId="61F5A0D0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b/>
                <w:snapToGrid/>
                <w:sz w:val="22"/>
                <w:szCs w:val="22"/>
              </w:rPr>
            </w:pPr>
            <w:r w:rsidRPr="009A4F74">
              <w:rPr>
                <w:rFonts w:asciiTheme="majorHAnsi" w:hAnsiTheme="majorHAnsi"/>
                <w:b/>
                <w:bCs/>
                <w:sz w:val="22"/>
                <w:szCs w:val="22"/>
                <w:lang w:val="en-CA"/>
              </w:rPr>
              <w:t>(n = 145)</w:t>
            </w:r>
          </w:p>
        </w:tc>
        <w:tc>
          <w:tcPr>
            <w:tcW w:w="2976" w:type="dxa"/>
            <w:tcBorders>
              <w:bottom w:val="single" w:sz="4" w:space="0" w:color="auto"/>
            </w:tcBorders>
          </w:tcPr>
          <w:p w14:paraId="27274938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b/>
                <w:bCs/>
                <w:sz w:val="22"/>
                <w:szCs w:val="22"/>
                <w:lang w:val="en-CA"/>
              </w:rPr>
            </w:pPr>
            <w:r w:rsidRPr="009A4F74">
              <w:rPr>
                <w:rFonts w:asciiTheme="majorHAnsi" w:hAnsiTheme="majorHAnsi"/>
                <w:b/>
                <w:bCs/>
                <w:sz w:val="22"/>
                <w:szCs w:val="22"/>
                <w:lang w:val="en-CA"/>
              </w:rPr>
              <w:t>BEC subset</w:t>
            </w:r>
          </w:p>
          <w:p w14:paraId="2930B446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b/>
                <w:snapToGrid/>
                <w:sz w:val="22"/>
                <w:szCs w:val="22"/>
              </w:rPr>
            </w:pPr>
            <w:r w:rsidRPr="009A4F74">
              <w:rPr>
                <w:rFonts w:asciiTheme="majorHAnsi" w:hAnsiTheme="majorHAnsi"/>
                <w:b/>
                <w:bCs/>
                <w:sz w:val="22"/>
                <w:szCs w:val="22"/>
                <w:lang w:val="en-CA"/>
              </w:rPr>
              <w:t>(n = 240)</w:t>
            </w:r>
          </w:p>
        </w:tc>
      </w:tr>
      <w:tr w:rsidR="003340DB" w:rsidRPr="009A4F74" w14:paraId="204E0902" w14:textId="77777777" w:rsidTr="00433AF1">
        <w:trPr>
          <w:trHeight w:val="245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</w:tcPr>
          <w:p w14:paraId="7F8C2F88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b/>
                <w:bCs/>
                <w:sz w:val="22"/>
                <w:szCs w:val="22"/>
              </w:rPr>
              <w:t xml:space="preserve">Characteristic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0086B2B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b/>
                <w:bCs/>
                <w:sz w:val="22"/>
                <w:szCs w:val="22"/>
              </w:rPr>
              <w:t>N (%); M (SD, range)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</w:tcPr>
          <w:p w14:paraId="1E0426B7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b/>
                <w:bCs/>
                <w:sz w:val="22"/>
                <w:szCs w:val="22"/>
                <w:lang w:val="fr-CA"/>
              </w:rPr>
              <w:t>N (%); M (SD, range)</w:t>
            </w:r>
          </w:p>
        </w:tc>
      </w:tr>
      <w:tr w:rsidR="003340DB" w:rsidRPr="009A4F74" w14:paraId="64A69AAA" w14:textId="77777777" w:rsidTr="00433AF1">
        <w:trPr>
          <w:trHeight w:val="245"/>
        </w:trPr>
        <w:tc>
          <w:tcPr>
            <w:tcW w:w="4395" w:type="dxa"/>
            <w:tcBorders>
              <w:top w:val="single" w:sz="4" w:space="0" w:color="auto"/>
            </w:tcBorders>
          </w:tcPr>
          <w:p w14:paraId="6CBC52FD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Maternal Characteristic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0FC895C5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976" w:type="dxa"/>
            <w:tcBorders>
              <w:top w:val="single" w:sz="4" w:space="0" w:color="auto"/>
            </w:tcBorders>
          </w:tcPr>
          <w:p w14:paraId="1D2662BC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3340DB" w:rsidRPr="009A4F74" w14:paraId="50CDB656" w14:textId="77777777" w:rsidTr="00433AF1">
        <w:trPr>
          <w:trHeight w:val="245"/>
        </w:trPr>
        <w:tc>
          <w:tcPr>
            <w:tcW w:w="4395" w:type="dxa"/>
            <w:tcBorders>
              <w:top w:val="single" w:sz="4" w:space="0" w:color="auto"/>
            </w:tcBorders>
          </w:tcPr>
          <w:p w14:paraId="668859D3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>Maternal self-reported race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17EAED57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976" w:type="dxa"/>
            <w:tcBorders>
              <w:top w:val="single" w:sz="4" w:space="0" w:color="auto"/>
            </w:tcBorders>
          </w:tcPr>
          <w:p w14:paraId="2A9FD57C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3340DB" w:rsidRPr="009A4F74" w14:paraId="48A07B32" w14:textId="77777777" w:rsidTr="00433AF1">
        <w:trPr>
          <w:trHeight w:val="245"/>
        </w:trPr>
        <w:tc>
          <w:tcPr>
            <w:tcW w:w="4395" w:type="dxa"/>
          </w:tcPr>
          <w:p w14:paraId="7ED8D53C" w14:textId="77777777" w:rsidR="003340DB" w:rsidRPr="009A4F74" w:rsidRDefault="003340DB" w:rsidP="00433AF1">
            <w:pPr>
              <w:pStyle w:val="MDPI42tablebody"/>
              <w:spacing w:line="240" w:lineRule="auto"/>
              <w:ind w:firstLine="284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>White</w:t>
            </w:r>
          </w:p>
        </w:tc>
        <w:tc>
          <w:tcPr>
            <w:tcW w:w="2268" w:type="dxa"/>
          </w:tcPr>
          <w:p w14:paraId="5F795063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131 (90.34%)</w:t>
            </w:r>
          </w:p>
        </w:tc>
        <w:tc>
          <w:tcPr>
            <w:tcW w:w="2976" w:type="dxa"/>
          </w:tcPr>
          <w:p w14:paraId="4C0DCDE4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207 (86.25%)</w:t>
            </w:r>
          </w:p>
        </w:tc>
      </w:tr>
      <w:tr w:rsidR="003340DB" w:rsidRPr="009A4F74" w14:paraId="360EF121" w14:textId="77777777" w:rsidTr="00433AF1">
        <w:trPr>
          <w:trHeight w:val="245"/>
        </w:trPr>
        <w:tc>
          <w:tcPr>
            <w:tcW w:w="4395" w:type="dxa"/>
          </w:tcPr>
          <w:p w14:paraId="4FA2FF0F" w14:textId="77777777" w:rsidR="003340DB" w:rsidRPr="009A4F74" w:rsidRDefault="003340DB" w:rsidP="00433AF1">
            <w:pPr>
              <w:pStyle w:val="MDPI42tablebody"/>
              <w:spacing w:line="240" w:lineRule="auto"/>
              <w:ind w:firstLine="284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>Non-White</w:t>
            </w:r>
          </w:p>
        </w:tc>
        <w:tc>
          <w:tcPr>
            <w:tcW w:w="2268" w:type="dxa"/>
          </w:tcPr>
          <w:p w14:paraId="3B1FD0BF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14 (9.66%)</w:t>
            </w:r>
          </w:p>
        </w:tc>
        <w:tc>
          <w:tcPr>
            <w:tcW w:w="2976" w:type="dxa"/>
          </w:tcPr>
          <w:p w14:paraId="4E97F140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33 (13.75%)</w:t>
            </w:r>
          </w:p>
        </w:tc>
      </w:tr>
      <w:tr w:rsidR="003340DB" w:rsidRPr="009A4F74" w14:paraId="467B75A4" w14:textId="77777777" w:rsidTr="00433AF1">
        <w:trPr>
          <w:trHeight w:val="245"/>
        </w:trPr>
        <w:tc>
          <w:tcPr>
            <w:tcW w:w="4395" w:type="dxa"/>
          </w:tcPr>
          <w:p w14:paraId="76454066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>Maternal parity</w:t>
            </w:r>
          </w:p>
        </w:tc>
        <w:tc>
          <w:tcPr>
            <w:tcW w:w="2268" w:type="dxa"/>
          </w:tcPr>
          <w:p w14:paraId="59C478D9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976" w:type="dxa"/>
          </w:tcPr>
          <w:p w14:paraId="615CF6F8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3340DB" w:rsidRPr="009A4F74" w14:paraId="3C13ADDE" w14:textId="77777777" w:rsidTr="00433AF1">
        <w:trPr>
          <w:trHeight w:val="245"/>
        </w:trPr>
        <w:tc>
          <w:tcPr>
            <w:tcW w:w="4395" w:type="dxa"/>
          </w:tcPr>
          <w:p w14:paraId="095CDD7D" w14:textId="77777777" w:rsidR="003340DB" w:rsidRPr="009A4F74" w:rsidRDefault="003340DB" w:rsidP="00433AF1">
            <w:pPr>
              <w:pStyle w:val="MDPI42tablebody"/>
              <w:spacing w:line="240" w:lineRule="auto"/>
              <w:ind w:firstLine="284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>Primiparous</w:t>
            </w:r>
          </w:p>
        </w:tc>
        <w:tc>
          <w:tcPr>
            <w:tcW w:w="2268" w:type="dxa"/>
          </w:tcPr>
          <w:p w14:paraId="4AA9ADC5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80 (55.17%)</w:t>
            </w:r>
          </w:p>
        </w:tc>
        <w:tc>
          <w:tcPr>
            <w:tcW w:w="2976" w:type="dxa"/>
          </w:tcPr>
          <w:p w14:paraId="6A7C4298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143 (59.58%)</w:t>
            </w:r>
          </w:p>
        </w:tc>
      </w:tr>
      <w:tr w:rsidR="003340DB" w:rsidRPr="009A4F74" w14:paraId="60CC188F" w14:textId="77777777" w:rsidTr="00433AF1">
        <w:trPr>
          <w:trHeight w:val="73"/>
        </w:trPr>
        <w:tc>
          <w:tcPr>
            <w:tcW w:w="4395" w:type="dxa"/>
          </w:tcPr>
          <w:p w14:paraId="5A01DFA9" w14:textId="77777777" w:rsidR="003340DB" w:rsidRPr="009A4F74" w:rsidRDefault="003340DB" w:rsidP="00433AF1">
            <w:pPr>
              <w:pStyle w:val="MDPI42tablebody"/>
              <w:spacing w:line="240" w:lineRule="auto"/>
              <w:ind w:firstLine="284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>Multiparous</w:t>
            </w:r>
          </w:p>
        </w:tc>
        <w:tc>
          <w:tcPr>
            <w:tcW w:w="2268" w:type="dxa"/>
          </w:tcPr>
          <w:p w14:paraId="14EE3136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65 (44.83%)</w:t>
            </w:r>
          </w:p>
        </w:tc>
        <w:tc>
          <w:tcPr>
            <w:tcW w:w="2976" w:type="dxa"/>
          </w:tcPr>
          <w:p w14:paraId="10E29DCA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97 (40.42%)</w:t>
            </w:r>
          </w:p>
        </w:tc>
      </w:tr>
      <w:tr w:rsidR="003340DB" w:rsidRPr="009A4F74" w14:paraId="5D80401D" w14:textId="77777777" w:rsidTr="00433AF1">
        <w:trPr>
          <w:trHeight w:val="245"/>
        </w:trPr>
        <w:tc>
          <w:tcPr>
            <w:tcW w:w="4395" w:type="dxa"/>
            <w:tcBorders>
              <w:bottom w:val="single" w:sz="4" w:space="0" w:color="auto"/>
            </w:tcBorders>
          </w:tcPr>
          <w:p w14:paraId="10D71F69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>Maternal age (years)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27DCC37B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32.24 (4.08)</w:t>
            </w:r>
          </w:p>
        </w:tc>
        <w:tc>
          <w:tcPr>
            <w:tcW w:w="2976" w:type="dxa"/>
            <w:tcBorders>
              <w:bottom w:val="single" w:sz="4" w:space="0" w:color="auto"/>
            </w:tcBorders>
          </w:tcPr>
          <w:p w14:paraId="5B441255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31.94 (4.35)</w:t>
            </w:r>
          </w:p>
        </w:tc>
      </w:tr>
      <w:tr w:rsidR="003340DB" w:rsidRPr="009A4F74" w14:paraId="0F598C87" w14:textId="77777777" w:rsidTr="00433AF1">
        <w:trPr>
          <w:trHeight w:val="245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</w:tcPr>
          <w:p w14:paraId="1C286E55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Child Characteristic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561D6588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</w:tcPr>
          <w:p w14:paraId="40CCE427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3340DB" w:rsidRPr="009A4F74" w14:paraId="5F3EB582" w14:textId="77777777" w:rsidTr="00433AF1">
        <w:trPr>
          <w:trHeight w:val="245"/>
        </w:trPr>
        <w:tc>
          <w:tcPr>
            <w:tcW w:w="4395" w:type="dxa"/>
            <w:tcBorders>
              <w:top w:val="single" w:sz="4" w:space="0" w:color="auto"/>
            </w:tcBorders>
          </w:tcPr>
          <w:p w14:paraId="7970E125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>Sex at birth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7A7A3AEE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976" w:type="dxa"/>
            <w:tcBorders>
              <w:top w:val="single" w:sz="4" w:space="0" w:color="auto"/>
            </w:tcBorders>
          </w:tcPr>
          <w:p w14:paraId="3E33AB48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3340DB" w:rsidRPr="009A4F74" w14:paraId="414EAB76" w14:textId="77777777" w:rsidTr="00433AF1">
        <w:trPr>
          <w:trHeight w:val="245"/>
        </w:trPr>
        <w:tc>
          <w:tcPr>
            <w:tcW w:w="4395" w:type="dxa"/>
          </w:tcPr>
          <w:p w14:paraId="03C61997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 xml:space="preserve">      Female</w:t>
            </w:r>
          </w:p>
        </w:tc>
        <w:tc>
          <w:tcPr>
            <w:tcW w:w="2268" w:type="dxa"/>
          </w:tcPr>
          <w:p w14:paraId="61D075C4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73 (50.34%)</w:t>
            </w:r>
          </w:p>
        </w:tc>
        <w:tc>
          <w:tcPr>
            <w:tcW w:w="2976" w:type="dxa"/>
          </w:tcPr>
          <w:p w14:paraId="1542DE16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109 (45.42%)</w:t>
            </w:r>
          </w:p>
        </w:tc>
      </w:tr>
      <w:tr w:rsidR="003340DB" w:rsidRPr="009A4F74" w14:paraId="53601243" w14:textId="77777777" w:rsidTr="00433AF1">
        <w:trPr>
          <w:trHeight w:val="245"/>
        </w:trPr>
        <w:tc>
          <w:tcPr>
            <w:tcW w:w="4395" w:type="dxa"/>
          </w:tcPr>
          <w:p w14:paraId="0214B3EC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 xml:space="preserve">      Male</w:t>
            </w:r>
          </w:p>
        </w:tc>
        <w:tc>
          <w:tcPr>
            <w:tcW w:w="2268" w:type="dxa"/>
          </w:tcPr>
          <w:p w14:paraId="6F472758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72 (49.66%)</w:t>
            </w:r>
          </w:p>
        </w:tc>
        <w:tc>
          <w:tcPr>
            <w:tcW w:w="2976" w:type="dxa"/>
          </w:tcPr>
          <w:p w14:paraId="17BD472C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131 (54.58%)</w:t>
            </w:r>
          </w:p>
        </w:tc>
      </w:tr>
      <w:tr w:rsidR="003340DB" w:rsidRPr="009A4F74" w14:paraId="01610260" w14:textId="77777777" w:rsidTr="00433AF1">
        <w:trPr>
          <w:trHeight w:val="245"/>
        </w:trPr>
        <w:tc>
          <w:tcPr>
            <w:tcW w:w="4395" w:type="dxa"/>
          </w:tcPr>
          <w:p w14:paraId="27A985C8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 xml:space="preserve">Gestational age at birth (weeks) </w:t>
            </w:r>
          </w:p>
        </w:tc>
        <w:tc>
          <w:tcPr>
            <w:tcW w:w="2268" w:type="dxa"/>
          </w:tcPr>
          <w:p w14:paraId="2D7E23A6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39.41 (1.38)</w:t>
            </w:r>
          </w:p>
        </w:tc>
        <w:tc>
          <w:tcPr>
            <w:tcW w:w="2976" w:type="dxa"/>
          </w:tcPr>
          <w:p w14:paraId="5B2A508C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38.99 (1.83)</w:t>
            </w:r>
          </w:p>
        </w:tc>
      </w:tr>
      <w:tr w:rsidR="003340DB" w:rsidRPr="009A4F74" w14:paraId="36D9551A" w14:textId="77777777" w:rsidTr="00433AF1">
        <w:trPr>
          <w:trHeight w:val="245"/>
        </w:trPr>
        <w:tc>
          <w:tcPr>
            <w:tcW w:w="4395" w:type="dxa"/>
          </w:tcPr>
          <w:p w14:paraId="01A4C57E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B</w:t>
            </w:r>
            <w:r w:rsidRPr="009A4F74">
              <w:rPr>
                <w:rFonts w:asciiTheme="majorHAnsi" w:hAnsiTheme="majorHAnsi"/>
                <w:sz w:val="22"/>
                <w:szCs w:val="22"/>
              </w:rPr>
              <w:t>irthweight (g</w:t>
            </w:r>
            <w:r>
              <w:rPr>
                <w:rFonts w:asciiTheme="majorHAnsi" w:hAnsiTheme="majorHAnsi"/>
                <w:sz w:val="22"/>
                <w:szCs w:val="22"/>
              </w:rPr>
              <w:t>rams</w:t>
            </w:r>
            <w:r w:rsidRPr="009A4F74">
              <w:rPr>
                <w:rFonts w:asciiTheme="majorHAnsi" w:hAnsiTheme="majorHAnsi"/>
                <w:sz w:val="22"/>
                <w:szCs w:val="22"/>
              </w:rPr>
              <w:t>)</w:t>
            </w:r>
          </w:p>
        </w:tc>
        <w:tc>
          <w:tcPr>
            <w:tcW w:w="2268" w:type="dxa"/>
          </w:tcPr>
          <w:p w14:paraId="2939111F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3464 (499)</w:t>
            </w:r>
          </w:p>
        </w:tc>
        <w:tc>
          <w:tcPr>
            <w:tcW w:w="2976" w:type="dxa"/>
          </w:tcPr>
          <w:p w14:paraId="0D52A6E5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3343 (551)</w:t>
            </w:r>
          </w:p>
        </w:tc>
      </w:tr>
      <w:tr w:rsidR="003340DB" w:rsidRPr="009A4F74" w14:paraId="197225BE" w14:textId="77777777" w:rsidTr="00433AF1">
        <w:trPr>
          <w:trHeight w:val="245"/>
        </w:trPr>
        <w:tc>
          <w:tcPr>
            <w:tcW w:w="4395" w:type="dxa"/>
          </w:tcPr>
          <w:p w14:paraId="4AA2A797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>Infant age at</w:t>
            </w:r>
            <w:r>
              <w:rPr>
                <w:rFonts w:asciiTheme="majorHAnsi" w:hAnsiTheme="majorHAnsi"/>
                <w:sz w:val="22"/>
                <w:szCs w:val="22"/>
              </w:rPr>
              <w:t xml:space="preserve"> biological </w:t>
            </w:r>
            <w:r w:rsidRPr="009A4F74">
              <w:rPr>
                <w:rFonts w:asciiTheme="majorHAnsi" w:hAnsiTheme="majorHAnsi"/>
                <w:sz w:val="22"/>
                <w:szCs w:val="22"/>
              </w:rPr>
              <w:t>sample collection (weeks)</w:t>
            </w:r>
          </w:p>
        </w:tc>
        <w:tc>
          <w:tcPr>
            <w:tcW w:w="2268" w:type="dxa"/>
          </w:tcPr>
          <w:p w14:paraId="5D04259E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12.38 (1.31)</w:t>
            </w:r>
          </w:p>
        </w:tc>
        <w:tc>
          <w:tcPr>
            <w:tcW w:w="2976" w:type="dxa"/>
          </w:tcPr>
          <w:p w14:paraId="03240F78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13.07 (3.00)</w:t>
            </w:r>
          </w:p>
        </w:tc>
      </w:tr>
      <w:tr w:rsidR="003340DB" w:rsidRPr="009A4F74" w14:paraId="50B192E8" w14:textId="77777777" w:rsidTr="00433AF1">
        <w:trPr>
          <w:trHeight w:val="245"/>
        </w:trPr>
        <w:tc>
          <w:tcPr>
            <w:tcW w:w="4395" w:type="dxa"/>
          </w:tcPr>
          <w:p w14:paraId="4B1EB7E0" w14:textId="77777777" w:rsidR="003340DB" w:rsidRPr="009A4F74" w:rsidRDefault="003340DB" w:rsidP="00433AF1">
            <w:pPr>
              <w:pStyle w:val="MDPI42tablebody"/>
              <w:spacing w:line="240" w:lineRule="auto"/>
              <w:jc w:val="left"/>
              <w:rPr>
                <w:rFonts w:asciiTheme="majorHAnsi" w:hAnsiTheme="majorHAnsi"/>
                <w:sz w:val="22"/>
                <w:szCs w:val="22"/>
              </w:rPr>
            </w:pPr>
            <w:r w:rsidRPr="009A4F74">
              <w:rPr>
                <w:rFonts w:asciiTheme="majorHAnsi" w:hAnsiTheme="majorHAnsi"/>
                <w:sz w:val="22"/>
                <w:szCs w:val="22"/>
              </w:rPr>
              <w:t>Child age at Bayley-III</w:t>
            </w:r>
            <w:r>
              <w:rPr>
                <w:rFonts w:asciiTheme="majorHAnsi" w:hAnsiTheme="majorHAnsi"/>
                <w:sz w:val="22"/>
                <w:szCs w:val="22"/>
              </w:rPr>
              <w:t xml:space="preserve"> (years)</w:t>
            </w:r>
          </w:p>
        </w:tc>
        <w:tc>
          <w:tcPr>
            <w:tcW w:w="2268" w:type="dxa"/>
          </w:tcPr>
          <w:p w14:paraId="7480F2A6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2.55 (0.13)</w:t>
            </w:r>
          </w:p>
        </w:tc>
        <w:tc>
          <w:tcPr>
            <w:tcW w:w="2976" w:type="dxa"/>
          </w:tcPr>
          <w:p w14:paraId="11E9C830" w14:textId="77777777" w:rsidR="003340DB" w:rsidRPr="009A4F74" w:rsidRDefault="003340DB" w:rsidP="00433AF1">
            <w:pPr>
              <w:pStyle w:val="MDPI42tablebody"/>
              <w:spacing w:line="240" w:lineRule="auto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2.53 (0.11)</w:t>
            </w:r>
          </w:p>
        </w:tc>
      </w:tr>
    </w:tbl>
    <w:p w14:paraId="475DB455" w14:textId="54D8C17E" w:rsidR="00EB41B1" w:rsidRDefault="00EB41B1" w:rsidP="003340DB"/>
    <w:p w14:paraId="6728F560" w14:textId="30B0F20A" w:rsidR="003340DB" w:rsidRPr="00EB41B1" w:rsidRDefault="00EB41B1">
      <w:r>
        <w:br w:type="page"/>
      </w:r>
    </w:p>
    <w:p w14:paraId="4C42129B" w14:textId="286A7B5B" w:rsidR="0062686F" w:rsidRDefault="0062686F" w:rsidP="00066FD2">
      <w:pPr>
        <w:pStyle w:val="Heading4"/>
      </w:pPr>
      <w:bookmarkStart w:id="6" w:name="_Toc210119343"/>
      <w:r>
        <w:lastRenderedPageBreak/>
        <w:t>Table S</w:t>
      </w:r>
      <w:r w:rsidR="007F6E4A">
        <w:t>5</w:t>
      </w:r>
      <w:r>
        <w:t>. Association between the Co-MN</w:t>
      </w:r>
      <w:r>
        <w:rPr>
          <w:vertAlign w:val="superscript"/>
        </w:rPr>
        <w:t>c</w:t>
      </w:r>
      <w:r w:rsidRPr="007B4D22">
        <w:rPr>
          <w:vertAlign w:val="superscript"/>
        </w:rPr>
        <w:t>og1</w:t>
      </w:r>
      <w:r>
        <w:t xml:space="preserve"> network and Bayley-III and parent reported outcomes at age 2 years in the APrON cohort</w:t>
      </w:r>
      <w:bookmarkEnd w:id="6"/>
      <w:r w:rsidR="00066FD2">
        <w:t>.</w:t>
      </w:r>
      <w:r>
        <w:t xml:space="preserve">  </w:t>
      </w:r>
    </w:p>
    <w:tbl>
      <w:tblPr>
        <w:tblW w:w="4947" w:type="pct"/>
        <w:tblLook w:val="04A0" w:firstRow="1" w:lastRow="0" w:firstColumn="1" w:lastColumn="0" w:noHBand="0" w:noVBand="1"/>
      </w:tblPr>
      <w:tblGrid>
        <w:gridCol w:w="3263"/>
        <w:gridCol w:w="2736"/>
        <w:gridCol w:w="2931"/>
      </w:tblGrid>
      <w:tr w:rsidR="00896B3E" w:rsidRPr="00C92082" w14:paraId="3F0BCEF1" w14:textId="77777777" w:rsidTr="00896B3E">
        <w:trPr>
          <w:trHeight w:val="1000"/>
        </w:trPr>
        <w:tc>
          <w:tcPr>
            <w:tcW w:w="17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D8685F9" w14:textId="78119BCA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Bayley-III outcome</w:t>
            </w:r>
          </w:p>
        </w:tc>
        <w:tc>
          <w:tcPr>
            <w:tcW w:w="15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DB49D1" w14:textId="77777777" w:rsidR="00896B3E" w:rsidRPr="00877A71" w:rsidRDefault="00896B3E" w:rsidP="00896B3E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DE51E9">
              <w:rPr>
                <w:rFonts w:asciiTheme="majorHAnsi" w:hAnsiTheme="majorHAnsi" w:cstheme="majorHAnsi"/>
                <w:b/>
                <w:bCs/>
              </w:rPr>
              <w:t>Buffy coat</w:t>
            </w:r>
            <w:r>
              <w:rPr>
                <w:rFonts w:asciiTheme="majorHAnsi" w:hAnsiTheme="majorHAnsi" w:cstheme="majorHAnsi"/>
                <w:b/>
                <w:bCs/>
              </w:rPr>
              <w:t xml:space="preserve"> </w:t>
            </w:r>
            <w:r w:rsidRPr="00DE51E9">
              <w:rPr>
                <w:rFonts w:asciiTheme="majorHAnsi" w:hAnsiTheme="majorHAnsi" w:cstheme="majorHAnsi"/>
                <w:b/>
                <w:bCs/>
              </w:rPr>
              <w:t>blood</w:t>
            </w:r>
            <w:r>
              <w:rPr>
                <w:rFonts w:asciiTheme="majorHAnsi" w:hAnsiTheme="majorHAnsi" w:cstheme="majorHAnsi"/>
                <w:b/>
                <w:bCs/>
              </w:rPr>
              <w:t xml:space="preserve"> subset</w:t>
            </w:r>
          </w:p>
          <w:p w14:paraId="657A0340" w14:textId="06ABB7E3" w:rsidR="00896B3E" w:rsidRPr="00DE51E9" w:rsidRDefault="00896B3E" w:rsidP="00896B3E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DE51E9">
              <w:rPr>
                <w:rFonts w:asciiTheme="majorHAnsi" w:hAnsiTheme="majorHAnsi" w:cstheme="majorHAnsi"/>
              </w:rPr>
              <w:t>β</w:t>
            </w:r>
            <w:r w:rsidRPr="00DE51E9" w:rsidDel="00033E1C">
              <w:rPr>
                <w:rFonts w:asciiTheme="majorHAnsi" w:hAnsiTheme="majorHAnsi" w:cstheme="majorHAnsi"/>
              </w:rPr>
              <w:t xml:space="preserve"> </w:t>
            </w:r>
            <w:r w:rsidRPr="00DE51E9">
              <w:rPr>
                <w:rFonts w:asciiTheme="majorHAnsi" w:hAnsiTheme="majorHAnsi" w:cstheme="majorHAnsi"/>
              </w:rPr>
              <w:t xml:space="preserve"> (95%CI) p value</w:t>
            </w:r>
          </w:p>
        </w:tc>
        <w:tc>
          <w:tcPr>
            <w:tcW w:w="166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76322D" w14:textId="4FF081E9" w:rsidR="00896B3E" w:rsidRDefault="00896B3E" w:rsidP="00896B3E">
            <w:pPr>
              <w:jc w:val="center"/>
              <w:rPr>
                <w:rFonts w:asciiTheme="majorHAnsi" w:hAnsiTheme="majorHAnsi" w:cstheme="majorHAnsi"/>
                <w:b/>
                <w:bCs/>
              </w:rPr>
            </w:pPr>
            <w:r w:rsidRPr="00DE51E9">
              <w:rPr>
                <w:rFonts w:asciiTheme="majorHAnsi" w:hAnsiTheme="majorHAnsi" w:cstheme="majorHAnsi"/>
                <w:b/>
                <w:bCs/>
              </w:rPr>
              <w:t>B</w:t>
            </w:r>
            <w:r>
              <w:rPr>
                <w:rFonts w:asciiTheme="majorHAnsi" w:hAnsiTheme="majorHAnsi" w:cstheme="majorHAnsi"/>
                <w:b/>
                <w:bCs/>
              </w:rPr>
              <w:t>EC subset</w:t>
            </w:r>
          </w:p>
          <w:p w14:paraId="7CCE6CAF" w14:textId="3D81D932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DE51E9">
              <w:rPr>
                <w:rFonts w:asciiTheme="majorHAnsi" w:hAnsiTheme="majorHAnsi" w:cstheme="majorHAnsi"/>
              </w:rPr>
              <w:t>β</w:t>
            </w:r>
            <w:r w:rsidRPr="00DE51E9" w:rsidDel="00033E1C">
              <w:rPr>
                <w:rFonts w:asciiTheme="majorHAnsi" w:hAnsiTheme="majorHAnsi" w:cstheme="majorHAnsi"/>
              </w:rPr>
              <w:t xml:space="preserve"> </w:t>
            </w:r>
            <w:r w:rsidRPr="00DE51E9">
              <w:rPr>
                <w:rFonts w:asciiTheme="majorHAnsi" w:hAnsiTheme="majorHAnsi" w:cstheme="majorHAnsi"/>
              </w:rPr>
              <w:t xml:space="preserve"> (95%CI) p value</w:t>
            </w:r>
          </w:p>
        </w:tc>
      </w:tr>
      <w:tr w:rsidR="00896B3E" w:rsidRPr="00C92082" w14:paraId="04794BEC" w14:textId="77777777" w:rsidTr="00896B3E">
        <w:trPr>
          <w:trHeight w:val="320"/>
        </w:trPr>
        <w:tc>
          <w:tcPr>
            <w:tcW w:w="177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0ECC6A" w14:textId="23C451C6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Cognitive composite</w:t>
            </w:r>
            <w:r w:rsidRPr="00896B3E">
              <w:rPr>
                <w:rFonts w:asciiTheme="majorHAnsi" w:hAnsiTheme="majorHAnsi" w:cstheme="majorHAnsi"/>
                <w:vertAlign w:val="superscript"/>
              </w:rPr>
              <w:t>a</w:t>
            </w:r>
          </w:p>
        </w:tc>
        <w:tc>
          <w:tcPr>
            <w:tcW w:w="155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95ED9B8" w14:textId="04BA3498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.08 (-0.16, 0.32) 0.511</w:t>
            </w:r>
          </w:p>
        </w:tc>
        <w:tc>
          <w:tcPr>
            <w:tcW w:w="1666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C4E8AF" w14:textId="2683EE20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.08 (-0.1, 0.25) 0.395</w:t>
            </w:r>
          </w:p>
        </w:tc>
      </w:tr>
      <w:tr w:rsidR="00896B3E" w:rsidRPr="00C92082" w14:paraId="026435DC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62498B" w14:textId="3D81D326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Language composite</w:t>
            </w:r>
            <w:r w:rsidRPr="00896B3E">
              <w:rPr>
                <w:rFonts w:asciiTheme="majorHAnsi" w:hAnsiTheme="majorHAnsi" w:cstheme="majorHAnsi"/>
                <w:vertAlign w:val="superscript"/>
              </w:rPr>
              <w:t>a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B3BAEE" w14:textId="76805660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3 (-0.26, 0.21) 0.82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AC3BCB" w14:textId="3FD994E2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5 (-0.24, 0.14) 0.611</w:t>
            </w:r>
          </w:p>
        </w:tc>
      </w:tr>
      <w:tr w:rsidR="00896B3E" w:rsidRPr="00C92082" w14:paraId="201A444A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72E175" w14:textId="388E37D1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Motor composite</w:t>
            </w:r>
            <w:r w:rsidRPr="00896B3E">
              <w:rPr>
                <w:rFonts w:asciiTheme="majorHAnsi" w:hAnsiTheme="majorHAnsi" w:cstheme="majorHAnsi"/>
                <w:vertAlign w:val="superscript"/>
              </w:rPr>
              <w:t>a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8F80E8" w14:textId="347E92B1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19 (-0.43, 0.05) 0.11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40299D" w14:textId="1C2A2A2E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7 (-0.27, 0.12) 0.454</w:t>
            </w:r>
          </w:p>
        </w:tc>
      </w:tr>
      <w:tr w:rsidR="00896B3E" w:rsidRPr="00C92082" w14:paraId="64FE80B8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73E46B" w14:textId="43000CB1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Cogniti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ve</w:t>
            </w: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 scaled</w:t>
            </w:r>
            <w:r w:rsidRPr="00896B3E">
              <w:rPr>
                <w:rFonts w:asciiTheme="majorHAnsi" w:hAnsiTheme="majorHAnsi" w:cstheme="majorHAnsi"/>
                <w:vertAlign w:val="superscript"/>
              </w:rPr>
              <w:t>a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1BD05E" w14:textId="73044419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.02 (-0.03, 0.06) 0.497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0ED163" w14:textId="10C93E0A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.02 (-0.02, 0.05) 0.399</w:t>
            </w:r>
          </w:p>
        </w:tc>
      </w:tr>
      <w:tr w:rsidR="00896B3E" w:rsidRPr="00C92082" w14:paraId="048639EB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9CEF3C" w14:textId="73F3ABE1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Receptive 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C</w:t>
            </w:r>
            <w:r w:rsidRPr="00DE51E9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ommunication</w:t>
            </w: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 scaled</w:t>
            </w:r>
            <w:r w:rsidRPr="00896B3E">
              <w:rPr>
                <w:rFonts w:asciiTheme="majorHAnsi" w:hAnsiTheme="majorHAnsi" w:cstheme="majorHAnsi"/>
                <w:vertAlign w:val="superscript"/>
              </w:rPr>
              <w:t>a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6835B7" w14:textId="05B56520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 (-0.04, 0.04) 0.87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9282DA" w14:textId="11506DC8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1 (-0.04, 0.02) 0.622</w:t>
            </w:r>
          </w:p>
        </w:tc>
      </w:tr>
      <w:tr w:rsidR="00896B3E" w:rsidRPr="00C92082" w14:paraId="2B07308E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688D44" w14:textId="6615BED0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Expressive 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C</w:t>
            </w: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ommunication scaled</w:t>
            </w:r>
            <w:r w:rsidRPr="00896B3E">
              <w:rPr>
                <w:rFonts w:asciiTheme="majorHAnsi" w:hAnsiTheme="majorHAnsi" w:cstheme="majorHAnsi"/>
                <w:vertAlign w:val="superscript"/>
              </w:rPr>
              <w:t>a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56235B" w14:textId="1AF541C9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2 (-0.06, 0.03) 0.52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003994" w14:textId="1BF80CAC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1 (-0.05, 0.03) 0.77</w:t>
            </w:r>
          </w:p>
        </w:tc>
      </w:tr>
      <w:tr w:rsidR="00896B3E" w:rsidRPr="00C92082" w14:paraId="3E29BC5A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DE7A59" w14:textId="6B4616F0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Fine 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M</w:t>
            </w: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otor scaled</w:t>
            </w:r>
            <w:r w:rsidRPr="00896B3E">
              <w:rPr>
                <w:rFonts w:asciiTheme="majorHAnsi" w:hAnsiTheme="majorHAnsi" w:cstheme="majorHAnsi"/>
                <w:vertAlign w:val="superscript"/>
              </w:rPr>
              <w:t>a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0A7524" w14:textId="4DE98899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2 (-0.07, 0.02) 0.26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087C19" w14:textId="391DEBC6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2 (-0.06, 0.01) 0.138</w:t>
            </w:r>
          </w:p>
        </w:tc>
      </w:tr>
      <w:tr w:rsidR="00896B3E" w:rsidRPr="00C92082" w14:paraId="4F578966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2BA5E8" w14:textId="0559F2AE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Gross 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M</w:t>
            </w: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otor scaled</w:t>
            </w:r>
            <w:r w:rsidRPr="00896B3E">
              <w:rPr>
                <w:rFonts w:asciiTheme="majorHAnsi" w:hAnsiTheme="majorHAnsi" w:cstheme="majorHAnsi"/>
                <w:vertAlign w:val="superscript"/>
              </w:rPr>
              <w:t>a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1F2391" w14:textId="132A217D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3 (-0.09, 0.02) 0.263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888D9F" w14:textId="0A23F01A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 (-0.05, 0.04) 0.937</w:t>
            </w:r>
          </w:p>
        </w:tc>
      </w:tr>
      <w:tr w:rsidR="00896B3E" w:rsidRPr="00C92082" w14:paraId="782BB0A0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8C0B25" w14:textId="299269EA" w:rsidR="00896B3E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Social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</w:t>
            </w: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Emotional composite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9477EA" w14:textId="025BE5F2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6 (-0.3, 0.17) 0.587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C90E04" w14:textId="1A911FF7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b/>
                <w:bCs/>
                <w:color w:val="000000"/>
                <w:kern w:val="0"/>
                <w:lang w:eastAsia="en-GB"/>
                <w14:ligatures w14:val="none"/>
              </w:rPr>
              <w:t>-0.21 (-0.38, -0.04) 0.015</w:t>
            </w:r>
          </w:p>
        </w:tc>
      </w:tr>
      <w:tr w:rsidR="00896B3E" w:rsidRPr="00C92082" w14:paraId="1D1CA88B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23F006" w14:textId="70F60594" w:rsidR="00896B3E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General Adaptive composite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BBE06F" w14:textId="7D49A5B0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9 (-0.32, 0.14) 0.43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9DDC64" w14:textId="0D665F01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2 (-0.19, 0.15) 0.83</w:t>
            </w:r>
          </w:p>
        </w:tc>
      </w:tr>
      <w:tr w:rsidR="00896B3E" w:rsidRPr="00C92082" w14:paraId="493A7F63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3EFB39" w14:textId="2940FB39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Social-Emotional </w:t>
            </w: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4BA2A8" w14:textId="52536BF6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1 (-0.06, 0.03) 0.608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38AC7F" w14:textId="72E751A8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b/>
                <w:bCs/>
                <w:color w:val="000000"/>
                <w:kern w:val="0"/>
                <w:lang w:eastAsia="en-GB"/>
                <w14:ligatures w14:val="none"/>
              </w:rPr>
              <w:t>-0.04 (-0.08, -0.01) 0.013</w:t>
            </w:r>
          </w:p>
        </w:tc>
      </w:tr>
      <w:tr w:rsidR="00896B3E" w:rsidRPr="00C92082" w14:paraId="69F5246D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35D0DB" w14:textId="3CF2884F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Com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munication </w:t>
            </w: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4C0347" w14:textId="65619501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 (-0.04, 0.04) 0.9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9A3DDE" w14:textId="0EDFEF33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2 (-0.05, 0.01) 0.206</w:t>
            </w:r>
          </w:p>
        </w:tc>
      </w:tr>
      <w:tr w:rsidR="00896B3E" w:rsidRPr="00C92082" w14:paraId="7A74318A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834B27" w14:textId="3F6406EE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Community </w:t>
            </w:r>
            <w:r w:rsidR="00EF5910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U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se 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CFDDC3" w14:textId="6B9E42FE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1 (-0.06, 0.03) 0.482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E7040A" w14:textId="4C670D43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1 (-0.04, 0.02) 0.61</w:t>
            </w:r>
          </w:p>
        </w:tc>
      </w:tr>
      <w:tr w:rsidR="00896B3E" w:rsidRPr="00C92082" w14:paraId="247F859F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9D7E08" w14:textId="47DC7EEB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Functional Pre-academics 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5E6727" w14:textId="317CFF3D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1 (-0.06, 0.03) 0.58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F8DF55" w14:textId="1E6B0C1E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.01 (-0.03, 0.04) 0.731</w:t>
            </w:r>
          </w:p>
        </w:tc>
      </w:tr>
      <w:tr w:rsidR="00896B3E" w:rsidRPr="00C92082" w14:paraId="15759596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35F323" w14:textId="7B6AB631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Home </w:t>
            </w:r>
            <w:r w:rsidR="00EF5910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L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iving 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9D804B" w14:textId="23588F78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1 (-0.05, 0.04) 0.71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BD5F67" w14:textId="5B94EBB6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.01 (-0.02, 0.04) 0.549</w:t>
            </w:r>
          </w:p>
        </w:tc>
      </w:tr>
      <w:tr w:rsidR="00896B3E" w:rsidRPr="00C92082" w14:paraId="49913CCE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F868F7" w14:textId="70FDE6CB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Health and </w:t>
            </w:r>
            <w:r w:rsidR="00EF5910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S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afety 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95B004" w14:textId="1784ACF0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3 (-0.08, 0.02) 0.195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DFC4E5" w14:textId="1B8831A7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2 (-0.06, 0.01) 0.222</w:t>
            </w:r>
          </w:p>
        </w:tc>
      </w:tr>
      <w:tr w:rsidR="00896B3E" w:rsidRPr="00C92082" w14:paraId="62EC9411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D67C35" w14:textId="578BE963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Leisure 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C5A06A" w14:textId="57EB2B75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 (-0.05, 0.05) 0.941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67E122" w14:textId="4D24C998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3 (-0.06, 0.01) 0.121</w:t>
            </w:r>
          </w:p>
        </w:tc>
      </w:tr>
      <w:tr w:rsidR="00896B3E" w:rsidRPr="00C92082" w14:paraId="270F1E4A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F92A3E" w14:textId="2D856DAE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Self-Care 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 xml:space="preserve"> 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CB9EDF" w14:textId="73EF1126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1 (-0.05, 0.02) 0.424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D64CBC" w14:textId="7016B72C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.01 (-0.02, 0.04) 0.557</w:t>
            </w:r>
          </w:p>
        </w:tc>
      </w:tr>
      <w:tr w:rsidR="00896B3E" w:rsidRPr="00C92082" w14:paraId="2186E281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0A09BE13" w14:textId="2C0EFB41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Self-Direction 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right w:val="nil"/>
            </w:tcBorders>
            <w:vAlign w:val="bottom"/>
          </w:tcPr>
          <w:p w14:paraId="38EAC04F" w14:textId="3571E35B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2 (-0.07, 0.03) 0.459</w:t>
            </w:r>
          </w:p>
        </w:tc>
        <w:tc>
          <w:tcPr>
            <w:tcW w:w="1666" w:type="pct"/>
            <w:tcBorders>
              <w:top w:val="nil"/>
              <w:left w:val="nil"/>
              <w:right w:val="nil"/>
            </w:tcBorders>
            <w:noWrap/>
            <w:vAlign w:val="bottom"/>
            <w:hideMark/>
          </w:tcPr>
          <w:p w14:paraId="32CD936E" w14:textId="2984EC41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1 (-0.05, 0.02) 0.505</w:t>
            </w:r>
          </w:p>
        </w:tc>
      </w:tr>
      <w:tr w:rsidR="00896B3E" w:rsidRPr="00C92082" w14:paraId="3C5CA5E2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AC4255" w14:textId="55C9B84A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Social 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845B42" w14:textId="6D2BD9F8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-0.01 (-0.05, 0.04) 0.726</w:t>
            </w:r>
          </w:p>
        </w:tc>
        <w:tc>
          <w:tcPr>
            <w:tcW w:w="166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799E0E" w14:textId="1BB28230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.01 (-0.03, 0.04) 0.767</w:t>
            </w:r>
          </w:p>
        </w:tc>
      </w:tr>
      <w:tr w:rsidR="00896B3E" w:rsidRPr="00C92082" w14:paraId="3D9995E9" w14:textId="77777777" w:rsidTr="00896B3E">
        <w:trPr>
          <w:trHeight w:val="320"/>
        </w:trPr>
        <w:tc>
          <w:tcPr>
            <w:tcW w:w="1777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954935C" w14:textId="36AFDA42" w:rsidR="00896B3E" w:rsidRPr="00C92082" w:rsidRDefault="00896B3E" w:rsidP="00896B3E">
            <w:pP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Motor scaled</w:t>
            </w:r>
            <w:r w:rsidR="00F271B2">
              <w:rPr>
                <w:rFonts w:asciiTheme="majorHAnsi" w:hAnsiTheme="majorHAnsi" w:cstheme="majorHAnsi"/>
                <w:vertAlign w:val="superscript"/>
              </w:rPr>
              <w:t>b</w:t>
            </w:r>
          </w:p>
        </w:tc>
        <w:tc>
          <w:tcPr>
            <w:tcW w:w="155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80FFA2B" w14:textId="4655FCF9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i/>
                <w:iCs/>
                <w:color w:val="000000"/>
                <w:kern w:val="0"/>
                <w:lang w:eastAsia="en-GB"/>
                <w14:ligatures w14:val="none"/>
              </w:rPr>
              <w:t>-0.04 (-0.09, 0.01) 0.099</w:t>
            </w:r>
          </w:p>
        </w:tc>
        <w:tc>
          <w:tcPr>
            <w:tcW w:w="166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CA61C78" w14:textId="6D0A812D" w:rsidR="00896B3E" w:rsidRPr="00C92082" w:rsidRDefault="00896B3E" w:rsidP="00896B3E">
            <w:pPr>
              <w:jc w:val="center"/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</w:pPr>
            <w:r w:rsidRPr="00C92082">
              <w:rPr>
                <w:rFonts w:asciiTheme="majorHAnsi" w:eastAsia="Times New Roman" w:hAnsiTheme="majorHAnsi" w:cstheme="majorHAnsi"/>
                <w:color w:val="000000"/>
                <w:kern w:val="0"/>
                <w:lang w:eastAsia="en-GB"/>
                <w14:ligatures w14:val="none"/>
              </w:rPr>
              <w:t>0.03 (-0.01, 0.07) 0.13</w:t>
            </w:r>
          </w:p>
        </w:tc>
      </w:tr>
    </w:tbl>
    <w:p w14:paraId="1792F505" w14:textId="77777777" w:rsidR="00A80787" w:rsidRPr="001356EA" w:rsidRDefault="00A80787" w:rsidP="00A80787">
      <w:pPr>
        <w:rPr>
          <w:rFonts w:asciiTheme="majorHAnsi" w:hAnsiTheme="majorHAnsi" w:cstheme="majorHAnsi"/>
        </w:rPr>
      </w:pPr>
      <w:r w:rsidRPr="001356EA">
        <w:rPr>
          <w:rFonts w:asciiTheme="majorHAnsi" w:hAnsiTheme="majorHAnsi" w:cstheme="majorHAnsi"/>
        </w:rPr>
        <w:t xml:space="preserve">Linear regression adjusted for </w:t>
      </w:r>
      <w:r>
        <w:rPr>
          <w:rFonts w:asciiTheme="majorHAnsi" w:hAnsiTheme="majorHAnsi" w:cstheme="majorHAnsi"/>
        </w:rPr>
        <w:t xml:space="preserve">child’s </w:t>
      </w:r>
      <w:r w:rsidRPr="001356EA">
        <w:rPr>
          <w:rFonts w:asciiTheme="majorHAnsi" w:hAnsiTheme="majorHAnsi" w:cstheme="majorHAnsi"/>
        </w:rPr>
        <w:t xml:space="preserve">age at assessment and </w:t>
      </w:r>
      <w:r>
        <w:rPr>
          <w:rFonts w:asciiTheme="majorHAnsi" w:hAnsiTheme="majorHAnsi" w:cstheme="majorHAnsi"/>
        </w:rPr>
        <w:t xml:space="preserve">assigned </w:t>
      </w:r>
      <w:r w:rsidRPr="001356EA">
        <w:rPr>
          <w:rFonts w:asciiTheme="majorHAnsi" w:hAnsiTheme="majorHAnsi" w:cstheme="majorHAnsi"/>
        </w:rPr>
        <w:t>sex at birth</w:t>
      </w:r>
      <w:r>
        <w:rPr>
          <w:rFonts w:asciiTheme="majorHAnsi" w:hAnsiTheme="majorHAnsi" w:cstheme="majorHAnsi"/>
        </w:rPr>
        <w:t>.</w:t>
      </w:r>
    </w:p>
    <w:p w14:paraId="4C2C8501" w14:textId="272916FC" w:rsidR="00896B3E" w:rsidRDefault="00896B3E" w:rsidP="00A80787">
      <w:pPr>
        <w:rPr>
          <w:rFonts w:asciiTheme="majorHAnsi" w:hAnsiTheme="majorHAnsi" w:cstheme="majorHAnsi"/>
        </w:rPr>
      </w:pPr>
      <w:r w:rsidRPr="00896B3E">
        <w:rPr>
          <w:rFonts w:asciiTheme="majorHAnsi" w:hAnsiTheme="majorHAnsi" w:cstheme="majorHAnsi"/>
          <w:vertAlign w:val="superscript"/>
        </w:rPr>
        <w:t>a</w:t>
      </w:r>
      <w:r w:rsidR="00EF5910">
        <w:rPr>
          <w:rFonts w:asciiTheme="majorHAnsi" w:hAnsiTheme="majorHAnsi" w:cstheme="majorHAnsi"/>
        </w:rPr>
        <w:t xml:space="preserve">The </w:t>
      </w:r>
      <w:r>
        <w:rPr>
          <w:rFonts w:asciiTheme="majorHAnsi" w:hAnsiTheme="majorHAnsi" w:cstheme="majorHAnsi"/>
        </w:rPr>
        <w:t>performance-based m</w:t>
      </w:r>
      <w:r w:rsidR="00EF5910">
        <w:rPr>
          <w:rFonts w:asciiTheme="majorHAnsi" w:hAnsiTheme="majorHAnsi" w:cstheme="majorHAnsi"/>
        </w:rPr>
        <w:t>etric</w:t>
      </w:r>
      <w:r>
        <w:rPr>
          <w:rFonts w:asciiTheme="majorHAnsi" w:hAnsiTheme="majorHAnsi" w:cstheme="majorHAnsi"/>
        </w:rPr>
        <w:t>s of the Bayley-III</w:t>
      </w:r>
      <w:r w:rsidR="00A80787">
        <w:rPr>
          <w:rFonts w:asciiTheme="majorHAnsi" w:hAnsiTheme="majorHAnsi" w:cstheme="majorHAnsi"/>
        </w:rPr>
        <w:t xml:space="preserve"> </w:t>
      </w:r>
      <w:r w:rsidR="00A80787" w:rsidRPr="00D45AE2">
        <w:rPr>
          <w:rFonts w:asciiTheme="majorHAnsi" w:hAnsiTheme="majorHAnsi" w:cstheme="majorHAnsi"/>
        </w:rPr>
        <w:t xml:space="preserve">were </w:t>
      </w:r>
      <w:r>
        <w:rPr>
          <w:rFonts w:asciiTheme="majorHAnsi" w:hAnsiTheme="majorHAnsi" w:cstheme="majorHAnsi"/>
        </w:rPr>
        <w:t xml:space="preserve">available for </w:t>
      </w:r>
      <w:r w:rsidR="00EF5910">
        <w:rPr>
          <w:rFonts w:asciiTheme="majorHAnsi" w:hAnsiTheme="majorHAnsi" w:cstheme="majorHAnsi"/>
        </w:rPr>
        <w:t>the entire subsets (i.e., n = 145</w:t>
      </w:r>
      <w:r>
        <w:rPr>
          <w:rFonts w:asciiTheme="majorHAnsi" w:hAnsiTheme="majorHAnsi" w:cstheme="majorHAnsi"/>
        </w:rPr>
        <w:t xml:space="preserve"> and </w:t>
      </w:r>
      <w:r w:rsidR="00EF5910">
        <w:rPr>
          <w:rFonts w:asciiTheme="majorHAnsi" w:hAnsiTheme="majorHAnsi" w:cstheme="majorHAnsi"/>
        </w:rPr>
        <w:t xml:space="preserve">n= </w:t>
      </w:r>
      <w:r>
        <w:rPr>
          <w:rFonts w:asciiTheme="majorHAnsi" w:hAnsiTheme="majorHAnsi" w:cstheme="majorHAnsi"/>
        </w:rPr>
        <w:t>2</w:t>
      </w:r>
      <w:r w:rsidR="00EF5910">
        <w:rPr>
          <w:rFonts w:asciiTheme="majorHAnsi" w:hAnsiTheme="majorHAnsi" w:cstheme="majorHAnsi"/>
        </w:rPr>
        <w:t>40</w:t>
      </w:r>
      <w:r>
        <w:rPr>
          <w:rFonts w:asciiTheme="majorHAnsi" w:hAnsiTheme="majorHAnsi" w:cstheme="majorHAnsi"/>
        </w:rPr>
        <w:t xml:space="preserve"> for the buffy coat blood and BEC subsets, respectively</w:t>
      </w:r>
      <w:r w:rsidR="00EF5910">
        <w:rPr>
          <w:rFonts w:asciiTheme="majorHAnsi" w:hAnsiTheme="majorHAnsi" w:cstheme="majorHAnsi"/>
        </w:rPr>
        <w:t>)</w:t>
      </w:r>
    </w:p>
    <w:p w14:paraId="6AD4B96E" w14:textId="0952FCBB" w:rsidR="00475DA5" w:rsidRPr="00EF5910" w:rsidRDefault="00896B3E" w:rsidP="00911543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vertAlign w:val="superscript"/>
        </w:rPr>
        <w:t>b</w:t>
      </w:r>
      <w:r w:rsidR="00EF5910">
        <w:rPr>
          <w:rFonts w:asciiTheme="majorHAnsi" w:hAnsiTheme="majorHAnsi" w:cstheme="majorHAnsi"/>
        </w:rPr>
        <w:t xml:space="preserve">The parent-report metrics from the </w:t>
      </w:r>
      <w:r w:rsidR="00A80787" w:rsidRPr="00D45AE2">
        <w:rPr>
          <w:rFonts w:asciiTheme="majorHAnsi" w:hAnsiTheme="majorHAnsi" w:cstheme="majorHAnsi"/>
        </w:rPr>
        <w:t xml:space="preserve">Bayley-III Social-Emotional and Adaptive Behavior </w:t>
      </w:r>
      <w:r w:rsidR="00EF5910">
        <w:rPr>
          <w:rFonts w:asciiTheme="majorHAnsi" w:hAnsiTheme="majorHAnsi" w:cstheme="majorHAnsi"/>
        </w:rPr>
        <w:t>Q</w:t>
      </w:r>
      <w:r w:rsidR="00A80787" w:rsidRPr="00D45AE2">
        <w:rPr>
          <w:rFonts w:asciiTheme="majorHAnsi" w:hAnsiTheme="majorHAnsi" w:cstheme="majorHAnsi"/>
        </w:rPr>
        <w:t>uestionnaire</w:t>
      </w:r>
      <w:r w:rsidR="00EF5910">
        <w:rPr>
          <w:rFonts w:asciiTheme="majorHAnsi" w:hAnsiTheme="majorHAnsi" w:cstheme="majorHAnsi"/>
        </w:rPr>
        <w:t xml:space="preserve"> were available for n = 130 from the buffy coat blood subset and n= 215 from the BEC subset</w:t>
      </w:r>
    </w:p>
    <w:sectPr w:rsidR="00475DA5" w:rsidRPr="00EF5910" w:rsidSect="003340D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9CD82A4" w14:textId="77777777" w:rsidR="00F9358F" w:rsidRDefault="00F9358F" w:rsidP="001A1E85">
      <w:r>
        <w:separator/>
      </w:r>
    </w:p>
  </w:endnote>
  <w:endnote w:type="continuationSeparator" w:id="0">
    <w:p w14:paraId="1C47676E" w14:textId="77777777" w:rsidR="00F9358F" w:rsidRDefault="00F9358F" w:rsidP="001A1E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onaco">
    <w:panose1 w:val="00000000000000000000"/>
    <w:charset w:val="4D"/>
    <w:family w:val="auto"/>
    <w:pitch w:val="variable"/>
    <w:sig w:usb0="A00002FF" w:usb1="500039FB" w:usb2="00000000" w:usb3="00000000" w:csb0="00000197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74DB0C3" w14:textId="77777777" w:rsidR="00F9358F" w:rsidRDefault="00F9358F" w:rsidP="001A1E85">
      <w:r>
        <w:separator/>
      </w:r>
    </w:p>
  </w:footnote>
  <w:footnote w:type="continuationSeparator" w:id="0">
    <w:p w14:paraId="4B252BC2" w14:textId="77777777" w:rsidR="00F9358F" w:rsidRDefault="00F9358F" w:rsidP="001A1E8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9164875" w14:textId="1215CAC0" w:rsidR="001A1E85" w:rsidRDefault="001A1E85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58241" behindDoc="0" locked="0" layoutInCell="1" allowOverlap="1" wp14:anchorId="690FE51D" wp14:editId="5829084E">
              <wp:simplePos x="635" y="635"/>
              <wp:positionH relativeFrom="page">
                <wp:align>right</wp:align>
              </wp:positionH>
              <wp:positionV relativeFrom="page">
                <wp:align>top</wp:align>
              </wp:positionV>
              <wp:extent cx="1899285" cy="376555"/>
              <wp:effectExtent l="0" t="0" r="0" b="4445"/>
              <wp:wrapNone/>
              <wp:docPr id="1442258630" name="Text Box 2" descr="Unclassified / Non classifié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99285" cy="37655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2E92E7F" w14:textId="26A9ABC2" w:rsidR="001A1E85" w:rsidRPr="001A1E85" w:rsidRDefault="001A1E85" w:rsidP="001A1E85">
                          <w:pPr>
                            <w:rPr>
                              <w:rFonts w:ascii="Calibri" w:eastAsia="Calibri" w:hAnsi="Calibri" w:cs="Calibri"/>
                              <w:noProof/>
                              <w:color w:val="000000"/>
                              <w:sz w:val="24"/>
                              <w:szCs w:val="24"/>
                            </w:rPr>
                          </w:pPr>
                          <w:r w:rsidRPr="001A1E85">
                            <w:rPr>
                              <w:rFonts w:ascii="Calibri" w:eastAsia="Calibri" w:hAnsi="Calibri" w:cs="Calibri"/>
                              <w:noProof/>
                              <w:color w:val="000000"/>
                              <w:sz w:val="24"/>
                              <w:szCs w:val="24"/>
                            </w:rPr>
                            <w:t>Unclassified / Non classifié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190500" rIns="25400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90FE51D" id="_x0000_t202" coordsize="21600,21600" o:spt="202" path="m,l,21600r21600,l21600,xe">
              <v:stroke joinstyle="miter"/>
              <v:path gradientshapeok="t" o:connecttype="rect"/>
            </v:shapetype>
            <v:shape id="_x0000_s1031" type="#_x0000_t202" alt="Unclassified / Non classifié" style="position:absolute;margin-left:109.55pt;margin-top:0;width:149.55pt;height:29.65pt;z-index:251659264;visibility:visible;mso-wrap-style:none;mso-wrap-distance-left:0;mso-wrap-distance-top:0;mso-wrap-distance-right:0;mso-wrap-distance-bottom:0;mso-position-horizontal:right;mso-position-horizontal-relative:page;mso-position-vertical:top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" filled="f" stroked="f">
              <v:textbox style="mso-fit-shape-to-text:t" inset="0,15pt,20pt,0">
                <w:txbxContent>
                  <w:p w14:paraId="62E92E7F" w14:textId="26A9ABC2" w:rsidR="001A1E85" w:rsidRPr="001A1E85" w:rsidRDefault="001A1E85" w:rsidP="001A1E85">
                    <w:pPr>
                      <w:rPr>
                        <w:rFonts w:ascii="Calibri" w:eastAsia="Calibri" w:hAnsi="Calibri" w:cs="Calibri"/>
                        <w:noProof/>
                        <w:color w:val="000000"/>
                        <w:sz w:val="24"/>
                        <w:szCs w:val="24"/>
                      </w:rPr>
                    </w:pPr>
                    <w:r w:rsidRPr="001A1E85">
                      <w:rPr>
                        <w:rFonts w:ascii="Calibri" w:eastAsia="Calibri" w:hAnsi="Calibri" w:cs="Calibri"/>
                        <w:noProof/>
                        <w:color w:val="000000"/>
                        <w:sz w:val="24"/>
                        <w:szCs w:val="24"/>
                      </w:rPr>
                      <w:t>Unclassified / Non classifié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95AA77A" w14:textId="715A7C2A" w:rsidR="001A1E85" w:rsidRDefault="001A1E85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375A59B5" wp14:editId="192169F5">
              <wp:simplePos x="635" y="635"/>
              <wp:positionH relativeFrom="page">
                <wp:align>right</wp:align>
              </wp:positionH>
              <wp:positionV relativeFrom="page">
                <wp:align>top</wp:align>
              </wp:positionV>
              <wp:extent cx="1899285" cy="376555"/>
              <wp:effectExtent l="0" t="0" r="0" b="4445"/>
              <wp:wrapNone/>
              <wp:docPr id="2145278709" name="Text Box 1" descr="Unclassified / Non classifié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hd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99285" cy="37655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EBEF0E0" w14:textId="2E2BBD62" w:rsidR="001A1E85" w:rsidRPr="001A1E85" w:rsidRDefault="001A1E85" w:rsidP="001A1E85">
                          <w:pPr>
                            <w:rPr>
                              <w:rFonts w:ascii="Calibri" w:eastAsia="Calibri" w:hAnsi="Calibri" w:cs="Calibri"/>
                              <w:noProof/>
                              <w:color w:val="000000"/>
                              <w:sz w:val="24"/>
                              <w:szCs w:val="24"/>
                            </w:rPr>
                          </w:pPr>
                          <w:r w:rsidRPr="001A1E85">
                            <w:rPr>
                              <w:rFonts w:ascii="Calibri" w:eastAsia="Calibri" w:hAnsi="Calibri" w:cs="Calibri"/>
                              <w:noProof/>
                              <w:color w:val="000000"/>
                              <w:sz w:val="24"/>
                              <w:szCs w:val="24"/>
                            </w:rPr>
                            <w:t>Unclassified / Non classifié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190500" rIns="25400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75A59B5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33" type="#_x0000_t202" alt="Unclassified / Non classifié" style="position:absolute;margin-left:109.55pt;margin-top:0;width:149.55pt;height:29.65pt;z-index:251658240;visibility:visible;mso-wrap-style:none;mso-wrap-distance-left:0;mso-wrap-distance-top:0;mso-wrap-distance-right:0;mso-wrap-distance-bottom:0;mso-position-horizontal:right;mso-position-horizontal-relative:page;mso-position-vertical:top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" filled="f" stroked="f">
              <v:textbox style="mso-fit-shape-to-text:t" inset="0,15pt,20pt,0">
                <w:txbxContent>
                  <w:p w14:paraId="6EBEF0E0" w14:textId="2E2BBD62" w:rsidR="001A1E85" w:rsidRPr="001A1E85" w:rsidRDefault="001A1E85" w:rsidP="001A1E85">
                    <w:pPr>
                      <w:rPr>
                        <w:rFonts w:ascii="Calibri" w:eastAsia="Calibri" w:hAnsi="Calibri" w:cs="Calibri"/>
                        <w:noProof/>
                        <w:color w:val="000000"/>
                        <w:sz w:val="24"/>
                        <w:szCs w:val="24"/>
                      </w:rPr>
                    </w:pPr>
                    <w:r w:rsidRPr="001A1E85">
                      <w:rPr>
                        <w:rFonts w:ascii="Calibri" w:eastAsia="Calibri" w:hAnsi="Calibri" w:cs="Calibri"/>
                        <w:noProof/>
                        <w:color w:val="000000"/>
                        <w:sz w:val="24"/>
                        <w:szCs w:val="24"/>
                      </w:rPr>
                      <w:t>Unclassified / Non classifié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240FC"/>
    <w:rsid w:val="00004A5A"/>
    <w:rsid w:val="0001217F"/>
    <w:rsid w:val="000142EA"/>
    <w:rsid w:val="00065B7D"/>
    <w:rsid w:val="00066FD2"/>
    <w:rsid w:val="000754C3"/>
    <w:rsid w:val="000839D2"/>
    <w:rsid w:val="000A2780"/>
    <w:rsid w:val="000B3F63"/>
    <w:rsid w:val="000F0835"/>
    <w:rsid w:val="00120971"/>
    <w:rsid w:val="00131E1E"/>
    <w:rsid w:val="0014437F"/>
    <w:rsid w:val="0015306B"/>
    <w:rsid w:val="001619A2"/>
    <w:rsid w:val="00162243"/>
    <w:rsid w:val="0016480B"/>
    <w:rsid w:val="00165F89"/>
    <w:rsid w:val="0017089F"/>
    <w:rsid w:val="00173EBC"/>
    <w:rsid w:val="00175478"/>
    <w:rsid w:val="00186BD4"/>
    <w:rsid w:val="001A1E85"/>
    <w:rsid w:val="001B108F"/>
    <w:rsid w:val="001B43F1"/>
    <w:rsid w:val="001D3286"/>
    <w:rsid w:val="001D5109"/>
    <w:rsid w:val="001E2CA4"/>
    <w:rsid w:val="0020182E"/>
    <w:rsid w:val="002265C6"/>
    <w:rsid w:val="00232B55"/>
    <w:rsid w:val="00241606"/>
    <w:rsid w:val="002632EE"/>
    <w:rsid w:val="0027168A"/>
    <w:rsid w:val="00285CB0"/>
    <w:rsid w:val="002869DC"/>
    <w:rsid w:val="002B03AF"/>
    <w:rsid w:val="002B2C0C"/>
    <w:rsid w:val="002B2CFB"/>
    <w:rsid w:val="002F0424"/>
    <w:rsid w:val="003116E1"/>
    <w:rsid w:val="003147B7"/>
    <w:rsid w:val="00333C68"/>
    <w:rsid w:val="003340DB"/>
    <w:rsid w:val="00346675"/>
    <w:rsid w:val="00346706"/>
    <w:rsid w:val="003813CB"/>
    <w:rsid w:val="003839DB"/>
    <w:rsid w:val="00384665"/>
    <w:rsid w:val="00393F5B"/>
    <w:rsid w:val="00395040"/>
    <w:rsid w:val="003978DD"/>
    <w:rsid w:val="003A6BC8"/>
    <w:rsid w:val="003A6E9A"/>
    <w:rsid w:val="003B4E68"/>
    <w:rsid w:val="003C51B1"/>
    <w:rsid w:val="003D03F4"/>
    <w:rsid w:val="003D274B"/>
    <w:rsid w:val="003F7402"/>
    <w:rsid w:val="00401DF2"/>
    <w:rsid w:val="00402301"/>
    <w:rsid w:val="00402F37"/>
    <w:rsid w:val="00405DF9"/>
    <w:rsid w:val="00421F60"/>
    <w:rsid w:val="00427926"/>
    <w:rsid w:val="0043097B"/>
    <w:rsid w:val="00440404"/>
    <w:rsid w:val="00453F31"/>
    <w:rsid w:val="0046028B"/>
    <w:rsid w:val="004649F0"/>
    <w:rsid w:val="0046729F"/>
    <w:rsid w:val="00475DA5"/>
    <w:rsid w:val="004A12A2"/>
    <w:rsid w:val="004D4972"/>
    <w:rsid w:val="004D5626"/>
    <w:rsid w:val="004E7F62"/>
    <w:rsid w:val="005061F1"/>
    <w:rsid w:val="00506F58"/>
    <w:rsid w:val="005145E7"/>
    <w:rsid w:val="00521AE2"/>
    <w:rsid w:val="00545A82"/>
    <w:rsid w:val="0055264F"/>
    <w:rsid w:val="00590C88"/>
    <w:rsid w:val="005E144A"/>
    <w:rsid w:val="005F639F"/>
    <w:rsid w:val="0062686F"/>
    <w:rsid w:val="00632957"/>
    <w:rsid w:val="006879A3"/>
    <w:rsid w:val="00693390"/>
    <w:rsid w:val="0069525C"/>
    <w:rsid w:val="006D129B"/>
    <w:rsid w:val="006D2139"/>
    <w:rsid w:val="00702AF0"/>
    <w:rsid w:val="007035C3"/>
    <w:rsid w:val="00705945"/>
    <w:rsid w:val="00714FFA"/>
    <w:rsid w:val="00721740"/>
    <w:rsid w:val="00725173"/>
    <w:rsid w:val="00757934"/>
    <w:rsid w:val="00765900"/>
    <w:rsid w:val="007728A5"/>
    <w:rsid w:val="007838C0"/>
    <w:rsid w:val="00785825"/>
    <w:rsid w:val="007B73B2"/>
    <w:rsid w:val="007F4CE3"/>
    <w:rsid w:val="007F6527"/>
    <w:rsid w:val="007F6E4A"/>
    <w:rsid w:val="00800FC6"/>
    <w:rsid w:val="00802B4F"/>
    <w:rsid w:val="008143F2"/>
    <w:rsid w:val="008215B7"/>
    <w:rsid w:val="008243BA"/>
    <w:rsid w:val="00847E87"/>
    <w:rsid w:val="00877A71"/>
    <w:rsid w:val="00885E13"/>
    <w:rsid w:val="008877D3"/>
    <w:rsid w:val="00896B3E"/>
    <w:rsid w:val="008A25C0"/>
    <w:rsid w:val="008B730D"/>
    <w:rsid w:val="008D3594"/>
    <w:rsid w:val="008D67B3"/>
    <w:rsid w:val="008D7611"/>
    <w:rsid w:val="00903C04"/>
    <w:rsid w:val="0091017A"/>
    <w:rsid w:val="00911543"/>
    <w:rsid w:val="00922CC5"/>
    <w:rsid w:val="009240FC"/>
    <w:rsid w:val="009243E7"/>
    <w:rsid w:val="00935231"/>
    <w:rsid w:val="00952444"/>
    <w:rsid w:val="0096194E"/>
    <w:rsid w:val="00966A6A"/>
    <w:rsid w:val="009B544C"/>
    <w:rsid w:val="009E15B8"/>
    <w:rsid w:val="009E37F0"/>
    <w:rsid w:val="009F14D1"/>
    <w:rsid w:val="009F1F2B"/>
    <w:rsid w:val="00A07DBC"/>
    <w:rsid w:val="00A165E6"/>
    <w:rsid w:val="00A17965"/>
    <w:rsid w:val="00A470E9"/>
    <w:rsid w:val="00A72A22"/>
    <w:rsid w:val="00A80787"/>
    <w:rsid w:val="00A80C6A"/>
    <w:rsid w:val="00AA5E14"/>
    <w:rsid w:val="00AA69C8"/>
    <w:rsid w:val="00AB0076"/>
    <w:rsid w:val="00AB6B13"/>
    <w:rsid w:val="00AB6FA4"/>
    <w:rsid w:val="00AC4B1A"/>
    <w:rsid w:val="00AC60AC"/>
    <w:rsid w:val="00AD1E28"/>
    <w:rsid w:val="00AD42A8"/>
    <w:rsid w:val="00AF3073"/>
    <w:rsid w:val="00AF7151"/>
    <w:rsid w:val="00B2678E"/>
    <w:rsid w:val="00B50DE5"/>
    <w:rsid w:val="00B53B59"/>
    <w:rsid w:val="00B80830"/>
    <w:rsid w:val="00B84EF6"/>
    <w:rsid w:val="00B86315"/>
    <w:rsid w:val="00BB28A0"/>
    <w:rsid w:val="00BC24C0"/>
    <w:rsid w:val="00BD19A8"/>
    <w:rsid w:val="00BF1FEA"/>
    <w:rsid w:val="00C01023"/>
    <w:rsid w:val="00C21578"/>
    <w:rsid w:val="00C25F20"/>
    <w:rsid w:val="00C35724"/>
    <w:rsid w:val="00C42B0C"/>
    <w:rsid w:val="00C71AE2"/>
    <w:rsid w:val="00C726A3"/>
    <w:rsid w:val="00C8247E"/>
    <w:rsid w:val="00C90DC7"/>
    <w:rsid w:val="00C91309"/>
    <w:rsid w:val="00C92082"/>
    <w:rsid w:val="00CA5406"/>
    <w:rsid w:val="00CA5772"/>
    <w:rsid w:val="00CA7E6C"/>
    <w:rsid w:val="00CC18B4"/>
    <w:rsid w:val="00CC5A67"/>
    <w:rsid w:val="00CE055B"/>
    <w:rsid w:val="00CE6EF3"/>
    <w:rsid w:val="00CE76F4"/>
    <w:rsid w:val="00D11C67"/>
    <w:rsid w:val="00D303CC"/>
    <w:rsid w:val="00D478B5"/>
    <w:rsid w:val="00D636A2"/>
    <w:rsid w:val="00D8516E"/>
    <w:rsid w:val="00D95186"/>
    <w:rsid w:val="00DA2966"/>
    <w:rsid w:val="00DC31EC"/>
    <w:rsid w:val="00DC7976"/>
    <w:rsid w:val="00DD432E"/>
    <w:rsid w:val="00DD5A64"/>
    <w:rsid w:val="00DE51E9"/>
    <w:rsid w:val="00DF2FB4"/>
    <w:rsid w:val="00E30A86"/>
    <w:rsid w:val="00E424CD"/>
    <w:rsid w:val="00E569EF"/>
    <w:rsid w:val="00E66641"/>
    <w:rsid w:val="00E70327"/>
    <w:rsid w:val="00E855AC"/>
    <w:rsid w:val="00E93402"/>
    <w:rsid w:val="00E96063"/>
    <w:rsid w:val="00EB41B1"/>
    <w:rsid w:val="00EE57E6"/>
    <w:rsid w:val="00EF05A5"/>
    <w:rsid w:val="00EF1B19"/>
    <w:rsid w:val="00EF5910"/>
    <w:rsid w:val="00F00F3C"/>
    <w:rsid w:val="00F07D18"/>
    <w:rsid w:val="00F248AC"/>
    <w:rsid w:val="00F26544"/>
    <w:rsid w:val="00F271B2"/>
    <w:rsid w:val="00F47EB5"/>
    <w:rsid w:val="00F56346"/>
    <w:rsid w:val="00F62E83"/>
    <w:rsid w:val="00F7716D"/>
    <w:rsid w:val="00F9358F"/>
    <w:rsid w:val="00F96ADA"/>
    <w:rsid w:val="00FA271E"/>
    <w:rsid w:val="00FB68E3"/>
    <w:rsid w:val="00FE3B2B"/>
    <w:rsid w:val="00FE46AA"/>
    <w:rsid w:val="00FE6FDC"/>
    <w:rsid w:val="00FF1B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45EF6F"/>
  <w15:chartTrackingRefBased/>
  <w15:docId w15:val="{15706926-365E-DA4A-90AA-9F72647AE2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40FC"/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9240F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240F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240FC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240F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240FC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240FC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40FC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40FC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40FC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40FC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9240F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240FC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9240FC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9240FC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240F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40F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40F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40F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240FC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240F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40FC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240F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240FC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240F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240F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240FC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240FC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240FC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240FC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9240F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9240F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 w:val="20"/>
      <w:szCs w:val="20"/>
      <w:lang w:eastAsia="en-GB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240FC"/>
    <w:rPr>
      <w:rFonts w:ascii="Courier New" w:eastAsia="Times New Roman" w:hAnsi="Courier New" w:cs="Courier New"/>
      <w:kern w:val="0"/>
      <w:sz w:val="20"/>
      <w:szCs w:val="20"/>
      <w:lang w:eastAsia="en-GB"/>
      <w14:ligatures w14:val="none"/>
    </w:rPr>
  </w:style>
  <w:style w:type="character" w:customStyle="1" w:styleId="gnvwddmdn3b">
    <w:name w:val="gnvwddmdn3b"/>
    <w:basedOn w:val="DefaultParagraphFont"/>
    <w:rsid w:val="009240FC"/>
  </w:style>
  <w:style w:type="character" w:styleId="Strong">
    <w:name w:val="Strong"/>
    <w:basedOn w:val="DefaultParagraphFont"/>
    <w:uiPriority w:val="22"/>
    <w:qFormat/>
    <w:rsid w:val="0091017A"/>
    <w:rPr>
      <w:b/>
      <w:bCs/>
    </w:rPr>
  </w:style>
  <w:style w:type="character" w:styleId="Emphasis">
    <w:name w:val="Emphasis"/>
    <w:basedOn w:val="DefaultParagraphFont"/>
    <w:uiPriority w:val="20"/>
    <w:qFormat/>
    <w:rsid w:val="0091017A"/>
    <w:rPr>
      <w:i/>
      <w:iCs/>
    </w:rPr>
  </w:style>
  <w:style w:type="paragraph" w:styleId="TOCHeading">
    <w:name w:val="TOC Heading"/>
    <w:basedOn w:val="Heading1"/>
    <w:next w:val="Normal"/>
    <w:uiPriority w:val="39"/>
    <w:unhideWhenUsed/>
    <w:qFormat/>
    <w:rsid w:val="00702AF0"/>
    <w:pPr>
      <w:spacing w:before="480" w:after="0" w:line="276" w:lineRule="auto"/>
      <w:outlineLvl w:val="9"/>
    </w:pPr>
    <w:rPr>
      <w:b/>
      <w:bCs/>
      <w:kern w:val="0"/>
      <w:sz w:val="28"/>
      <w:szCs w:val="28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702AF0"/>
    <w:pPr>
      <w:spacing w:before="120"/>
    </w:pPr>
    <w:rPr>
      <w:rFonts w:cstheme="minorHAnsi"/>
      <w:b/>
      <w:bCs/>
      <w:i/>
      <w:i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02AF0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702AF0"/>
    <w:pPr>
      <w:spacing w:before="120"/>
      <w:ind w:left="220"/>
    </w:pPr>
    <w:rPr>
      <w:rFonts w:cstheme="minorHAnsi"/>
      <w:b/>
      <w:bCs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702AF0"/>
    <w:pPr>
      <w:ind w:left="44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702AF0"/>
    <w:pPr>
      <w:ind w:left="66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702AF0"/>
    <w:pPr>
      <w:ind w:left="88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702AF0"/>
    <w:pPr>
      <w:ind w:left="11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702AF0"/>
    <w:pPr>
      <w:ind w:left="132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702AF0"/>
    <w:pPr>
      <w:ind w:left="154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702AF0"/>
    <w:pPr>
      <w:ind w:left="1760"/>
    </w:pPr>
    <w:rPr>
      <w:rFonts w:cstheme="minorHAnsi"/>
      <w:sz w:val="20"/>
      <w:szCs w:val="20"/>
    </w:rPr>
  </w:style>
  <w:style w:type="paragraph" w:customStyle="1" w:styleId="MDPI42tablebody">
    <w:name w:val="MDPI_4.2_table_body"/>
    <w:qFormat/>
    <w:rsid w:val="003340DB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kern w:val="0"/>
      <w:sz w:val="20"/>
      <w:szCs w:val="20"/>
      <w:lang w:val="en-US" w:eastAsia="de-DE" w:bidi="en-US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1A1E8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A1E85"/>
    <w:rPr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896B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96B3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96B3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6B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6B3E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6D213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D2139"/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em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image" Target="media/image3.e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6C3F542-CC3C-724B-B9FC-6ABBCD0AE9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7</Pages>
  <Words>1468</Words>
  <Characters>8374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da Holland</dc:creator>
  <cp:keywords/>
  <dc:description/>
  <cp:lastModifiedBy>Lada Holland</cp:lastModifiedBy>
  <cp:revision>8</cp:revision>
  <cp:lastPrinted>2025-09-14T23:55:00Z</cp:lastPrinted>
  <dcterms:created xsi:type="dcterms:W3CDTF">2025-09-30T00:05:00Z</dcterms:created>
  <dcterms:modified xsi:type="dcterms:W3CDTF">2025-09-30T0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HeaderShapeIds">
    <vt:lpwstr>7fde5af5,55f71ec6,619c76fc</vt:lpwstr>
  </property>
  <property fmtid="{D5CDD505-2E9C-101B-9397-08002B2CF9AE}" pid="3" name="ClassificationContentMarkingHeaderFontProps">
    <vt:lpwstr>#000000,12,Calibri</vt:lpwstr>
  </property>
  <property fmtid="{D5CDD505-2E9C-101B-9397-08002B2CF9AE}" pid="4" name="ClassificationContentMarkingHeaderText">
    <vt:lpwstr>Unclassified / Non classifié</vt:lpwstr>
  </property>
  <property fmtid="{D5CDD505-2E9C-101B-9397-08002B2CF9AE}" pid="5" name="MSIP_Label_05d8ed60-cd71-485b-a85b-277aaf32f506_Enabled">
    <vt:lpwstr>true</vt:lpwstr>
  </property>
  <property fmtid="{D5CDD505-2E9C-101B-9397-08002B2CF9AE}" pid="6" name="MSIP_Label_05d8ed60-cd71-485b-a85b-277aaf32f506_SetDate">
    <vt:lpwstr>2025-09-24T13:09:44Z</vt:lpwstr>
  </property>
  <property fmtid="{D5CDD505-2E9C-101B-9397-08002B2CF9AE}" pid="7" name="MSIP_Label_05d8ed60-cd71-485b-a85b-277aaf32f506_Method">
    <vt:lpwstr>Standard</vt:lpwstr>
  </property>
  <property fmtid="{D5CDD505-2E9C-101B-9397-08002B2CF9AE}" pid="8" name="MSIP_Label_05d8ed60-cd71-485b-a85b-277aaf32f506_Name">
    <vt:lpwstr>Unclassified</vt:lpwstr>
  </property>
  <property fmtid="{D5CDD505-2E9C-101B-9397-08002B2CF9AE}" pid="9" name="MSIP_Label_05d8ed60-cd71-485b-a85b-277aaf32f506_SiteId">
    <vt:lpwstr>42fd9015-de4d-4223-a368-baeacab48927</vt:lpwstr>
  </property>
  <property fmtid="{D5CDD505-2E9C-101B-9397-08002B2CF9AE}" pid="10" name="MSIP_Label_05d8ed60-cd71-485b-a85b-277aaf32f506_ActionId">
    <vt:lpwstr>21d4c3f2-9974-457a-9c4f-3a0b79cd0936</vt:lpwstr>
  </property>
  <property fmtid="{D5CDD505-2E9C-101B-9397-08002B2CF9AE}" pid="11" name="MSIP_Label_05d8ed60-cd71-485b-a85b-277aaf32f506_ContentBits">
    <vt:lpwstr>1</vt:lpwstr>
  </property>
  <property fmtid="{D5CDD505-2E9C-101B-9397-08002B2CF9AE}" pid="12" name="MSIP_Label_05d8ed60-cd71-485b-a85b-277aaf32f506_Tag">
    <vt:lpwstr>10, 3, 0, 1</vt:lpwstr>
  </property>
</Properties>
</file>